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7C595" w14:textId="77777777" w:rsidR="00D44163" w:rsidRDefault="00D44163" w:rsidP="00D44163">
      <w:pPr>
        <w:pStyle w:val="TOCHeading"/>
        <w:spacing w:line="360" w:lineRule="auto"/>
        <w:outlineLvl w:val="0"/>
      </w:pPr>
    </w:p>
    <w:p w14:paraId="0F5B9A0C" w14:textId="77777777" w:rsidR="00BF0FDE" w:rsidRPr="00D37021" w:rsidRDefault="00BF0FDE" w:rsidP="00BF0FDE">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483173C8" w14:textId="77777777" w:rsidR="00BF0FDE" w:rsidRDefault="00BF0FDE" w:rsidP="00BF0FDE">
      <w:pPr>
        <w:rPr>
          <w:rFonts w:ascii="Times New Roman" w:hAnsi="Times New Roman" w:cs="Times New Roman"/>
          <w:sz w:val="36"/>
          <w:szCs w:val="36"/>
        </w:rPr>
      </w:pPr>
    </w:p>
    <w:p w14:paraId="2C33AD0E" w14:textId="77777777" w:rsidR="00BF0FDE" w:rsidRDefault="00BF0FDE" w:rsidP="00BF0FDE">
      <w:pPr>
        <w:rPr>
          <w:rFonts w:ascii="Times New Roman" w:hAnsi="Times New Roman" w:cs="Times New Roman"/>
          <w:sz w:val="36"/>
          <w:szCs w:val="36"/>
        </w:rPr>
      </w:pPr>
    </w:p>
    <w:p w14:paraId="5582AD0E" w14:textId="77777777" w:rsidR="00BF0FDE" w:rsidRDefault="00BF0FDE" w:rsidP="00BF0FDE">
      <w:pPr>
        <w:rPr>
          <w:rFonts w:ascii="Times New Roman" w:hAnsi="Times New Roman" w:cs="Times New Roman"/>
          <w:sz w:val="36"/>
          <w:szCs w:val="36"/>
        </w:rPr>
      </w:pPr>
    </w:p>
    <w:p w14:paraId="1135CA0E" w14:textId="77777777" w:rsidR="00BF0FDE" w:rsidRDefault="00BF0FDE" w:rsidP="00BF0FDE">
      <w:pPr>
        <w:rPr>
          <w:rFonts w:ascii="Times New Roman" w:hAnsi="Times New Roman" w:cs="Times New Roman"/>
          <w:sz w:val="36"/>
          <w:szCs w:val="36"/>
        </w:rPr>
      </w:pPr>
    </w:p>
    <w:p w14:paraId="57953800" w14:textId="77777777" w:rsidR="00BF0FDE" w:rsidRPr="006C0684" w:rsidRDefault="00BF0FDE" w:rsidP="00BF0FDE">
      <w:pPr>
        <w:rPr>
          <w:rFonts w:ascii="Times New Roman" w:hAnsi="Times New Roman" w:cs="Times New Roman"/>
          <w:sz w:val="36"/>
          <w:szCs w:val="36"/>
        </w:rPr>
      </w:pPr>
    </w:p>
    <w:p w14:paraId="12924BB1" w14:textId="77777777" w:rsidR="00BF0FDE" w:rsidRPr="00D37021" w:rsidRDefault="00BF0FDE" w:rsidP="00BF0FDE">
      <w:pPr>
        <w:jc w:val="center"/>
        <w:rPr>
          <w:rFonts w:ascii="Times New Roman" w:hAnsi="Times New Roman" w:cs="Times New Roman"/>
          <w:sz w:val="36"/>
          <w:szCs w:val="36"/>
        </w:rPr>
      </w:pPr>
      <w:r>
        <w:rPr>
          <w:rFonts w:ascii="Times New Roman" w:hAnsi="Times New Roman" w:cs="Times New Roman"/>
          <w:sz w:val="36"/>
          <w:szCs w:val="36"/>
        </w:rPr>
        <w:t>by</w:t>
      </w:r>
    </w:p>
    <w:p w14:paraId="116E8A2A" w14:textId="77777777" w:rsidR="00BF0FDE" w:rsidRPr="00D37021" w:rsidRDefault="00BF0FDE" w:rsidP="00BF0FDE">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58B71DF6" w14:textId="77777777" w:rsidR="00BF0FDE" w:rsidRPr="00D37021" w:rsidRDefault="00BF0FDE" w:rsidP="00BF0FDE">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040542C2" w14:textId="77777777" w:rsidR="00BF0FDE" w:rsidRDefault="00BF0FDE" w:rsidP="00BF0FDE">
      <w:r>
        <w:t xml:space="preserve"> </w:t>
      </w:r>
    </w:p>
    <w:p w14:paraId="58DEBE87" w14:textId="77777777" w:rsidR="00BF0FDE" w:rsidRDefault="00BF0FDE" w:rsidP="00BF0FDE"/>
    <w:p w14:paraId="744027C4" w14:textId="77777777" w:rsidR="00BF0FDE" w:rsidRDefault="00BF0FDE" w:rsidP="00BF0FDE"/>
    <w:p w14:paraId="5C428B87" w14:textId="77777777" w:rsidR="00BF0FDE" w:rsidRDefault="00BF0FDE" w:rsidP="00BF0FDE"/>
    <w:p w14:paraId="7FEFA7A9" w14:textId="77777777" w:rsidR="00BF0FDE" w:rsidRDefault="00BF0FDE" w:rsidP="00BF0FDE"/>
    <w:p w14:paraId="27FFF4A2" w14:textId="77777777" w:rsidR="00BF0FDE" w:rsidRDefault="00BF0FDE" w:rsidP="00BF0FDE"/>
    <w:p w14:paraId="2158B69B" w14:textId="77777777" w:rsidR="00BF0FDE" w:rsidRDefault="00BF0FDE" w:rsidP="00BF0FDE"/>
    <w:p w14:paraId="63622449"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4716E567"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546B74F0"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3971F0D5" w14:textId="77777777" w:rsidR="00BF0FDE" w:rsidRPr="00D37021" w:rsidRDefault="00BF0FDE" w:rsidP="00BF0FDE">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6330E675" w14:textId="77777777" w:rsidR="00BF0FDE" w:rsidRDefault="00BF0FDE" w:rsidP="00BF0FDE">
      <w:pPr>
        <w:jc w:val="center"/>
        <w:rPr>
          <w:rFonts w:ascii="Times New Roman" w:hAnsi="Times New Roman" w:cs="Times New Roman"/>
          <w:sz w:val="36"/>
          <w:szCs w:val="36"/>
        </w:rPr>
      </w:pPr>
      <w:r w:rsidRPr="00D37021">
        <w:rPr>
          <w:rFonts w:ascii="Times New Roman" w:hAnsi="Times New Roman" w:cs="Times New Roman"/>
          <w:sz w:val="40"/>
          <w:szCs w:val="40"/>
        </w:rPr>
        <w:lastRenderedPageBreak/>
        <w:t>2018</w:t>
      </w:r>
    </w:p>
    <w:p w14:paraId="6605F07E" w14:textId="77777777" w:rsidR="00BF0FDE" w:rsidRDefault="00BF0FDE" w:rsidP="00BF0FDE">
      <w:pPr>
        <w:pStyle w:val="TOCHeading"/>
        <w:spacing w:line="360" w:lineRule="auto"/>
        <w:outlineLvl w:val="0"/>
      </w:pPr>
    </w:p>
    <w:sdt>
      <w:sdtPr>
        <w:rPr>
          <w:rFonts w:ascii="Times New Roman" w:hAnsi="Times New Roman" w:cs="Times New Roman"/>
          <w:color w:val="000000" w:themeColor="text1"/>
          <w:sz w:val="24"/>
          <w:szCs w:val="24"/>
        </w:rPr>
        <w:id w:val="1135684368"/>
        <w:docPartObj>
          <w:docPartGallery w:val="Table of Contents"/>
          <w:docPartUnique/>
        </w:docPartObj>
      </w:sdtPr>
      <w:sdtEndPr>
        <w:rPr>
          <w:rFonts w:eastAsiaTheme="minorHAnsi"/>
          <w:b/>
          <w:bCs/>
          <w:noProof/>
        </w:rPr>
      </w:sdtEndPr>
      <w:sdtContent>
        <w:p w14:paraId="0CE7F163" w14:textId="77777777" w:rsidR="00BF0FDE" w:rsidRPr="007617F9" w:rsidRDefault="00BF0FDE" w:rsidP="00BF0FDE">
          <w:pPr>
            <w:pStyle w:val="TOCHeading"/>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39240DC0" w14:textId="77777777" w:rsidR="00BF0FDE" w:rsidRPr="007617F9" w:rsidRDefault="00BF0FDE" w:rsidP="00BF0FDE">
          <w:pPr>
            <w:jc w:val="both"/>
            <w:rPr>
              <w:rFonts w:ascii="Times New Roman" w:hAnsi="Times New Roman" w:cs="Times New Roman"/>
              <w:b/>
              <w:color w:val="000000" w:themeColor="text1"/>
              <w:sz w:val="24"/>
              <w:szCs w:val="24"/>
            </w:rPr>
          </w:pPr>
        </w:p>
        <w:p w14:paraId="37304DBA"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Pr="007617F9">
              <w:rPr>
                <w:rStyle w:val="Hyperlink"/>
                <w:rFonts w:ascii="Times New Roman" w:hAnsi="Times New Roman" w:cs="Times New Roman"/>
                <w:b/>
                <w:noProof/>
                <w:color w:val="000000" w:themeColor="text1"/>
                <w:sz w:val="24"/>
                <w:szCs w:val="24"/>
              </w:rPr>
              <w:t>CHAPTER 01</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w:t>
            </w:r>
            <w:r w:rsidRPr="007617F9">
              <w:rPr>
                <w:rFonts w:ascii="Times New Roman" w:hAnsi="Times New Roman" w:cs="Times New Roman"/>
                <w:b/>
                <w:noProof/>
                <w:webHidden/>
                <w:color w:val="000000" w:themeColor="text1"/>
                <w:sz w:val="24"/>
                <w:szCs w:val="24"/>
              </w:rPr>
              <w:fldChar w:fldCharType="end"/>
            </w:r>
          </w:hyperlink>
        </w:p>
        <w:p w14:paraId="53229D47"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1" w:history="1">
            <w:r w:rsidRPr="007617F9">
              <w:rPr>
                <w:rStyle w:val="Hyperlink"/>
                <w:rFonts w:ascii="Times New Roman" w:hAnsi="Times New Roman" w:cs="Times New Roman"/>
                <w:b/>
                <w:noProof/>
                <w:color w:val="000000" w:themeColor="text1"/>
                <w:sz w:val="24"/>
                <w:szCs w:val="24"/>
              </w:rPr>
              <w:t>INTRODUCTION</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1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w:t>
            </w:r>
            <w:r w:rsidRPr="007617F9">
              <w:rPr>
                <w:rFonts w:ascii="Times New Roman" w:hAnsi="Times New Roman" w:cs="Times New Roman"/>
                <w:b/>
                <w:noProof/>
                <w:webHidden/>
                <w:color w:val="000000" w:themeColor="text1"/>
                <w:sz w:val="24"/>
                <w:szCs w:val="24"/>
              </w:rPr>
              <w:fldChar w:fldCharType="end"/>
            </w:r>
          </w:hyperlink>
        </w:p>
        <w:p w14:paraId="71F89C49" w14:textId="77777777" w:rsidR="00BF0FDE" w:rsidRPr="007617F9" w:rsidRDefault="00BF0FDE" w:rsidP="00BF0FDE">
          <w:pPr>
            <w:pStyle w:val="TOC2"/>
            <w:tabs>
              <w:tab w:val="left" w:pos="880"/>
              <w:tab w:val="right" w:leader="dot" w:pos="9120"/>
            </w:tabs>
            <w:jc w:val="both"/>
            <w:rPr>
              <w:rFonts w:ascii="Times New Roman" w:eastAsiaTheme="minorEastAsia" w:hAnsi="Times New Roman" w:cs="Times New Roman"/>
              <w:b/>
              <w:noProof/>
              <w:color w:val="000000" w:themeColor="text1"/>
              <w:sz w:val="24"/>
              <w:szCs w:val="24"/>
            </w:rPr>
          </w:pPr>
          <w:hyperlink w:anchor="_Toc531804662" w:history="1">
            <w:r w:rsidRPr="007617F9">
              <w:rPr>
                <w:rStyle w:val="Hyperlink"/>
                <w:rFonts w:ascii="Times New Roman" w:hAnsi="Times New Roman" w:cs="Times New Roman"/>
                <w:b/>
                <w:noProof/>
                <w:color w:val="000000" w:themeColor="text1"/>
                <w:sz w:val="24"/>
                <w:szCs w:val="24"/>
              </w:rPr>
              <w:t>1.1</w:t>
            </w:r>
            <w:r>
              <w:rPr>
                <w:rFonts w:ascii="Times New Roman" w:eastAsiaTheme="minorEastAsia" w:hAnsi="Times New Roman" w:cs="Times New Roman"/>
                <w:b/>
                <w:noProof/>
                <w:color w:val="000000" w:themeColor="text1"/>
                <w:sz w:val="24"/>
                <w:szCs w:val="24"/>
              </w:rPr>
              <w:t xml:space="preserve"> </w:t>
            </w:r>
            <w:r w:rsidRPr="007617F9">
              <w:rPr>
                <w:rStyle w:val="Hyperlink"/>
                <w:rFonts w:ascii="Times New Roman" w:hAnsi="Times New Roman" w:cs="Times New Roman"/>
                <w:b/>
                <w:noProof/>
                <w:color w:val="000000" w:themeColor="text1"/>
                <w:sz w:val="24"/>
                <w:szCs w:val="24"/>
              </w:rPr>
              <w:t>Objectives</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2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69908125"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3" w:history="1">
            <w:r w:rsidRPr="007617F9">
              <w:rPr>
                <w:rStyle w:val="Hyperlink"/>
                <w:rFonts w:ascii="Times New Roman" w:hAnsi="Times New Roman" w:cs="Times New Roman"/>
                <w:b/>
                <w:noProof/>
                <w:color w:val="000000" w:themeColor="text1"/>
                <w:sz w:val="24"/>
                <w:szCs w:val="24"/>
              </w:rPr>
              <w:t>1.1.1 General Objectiv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3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67B7668B"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4" w:history="1">
            <w:r w:rsidRPr="007617F9">
              <w:rPr>
                <w:rStyle w:val="Hyperlink"/>
                <w:rFonts w:ascii="Times New Roman" w:hAnsi="Times New Roman" w:cs="Times New Roman"/>
                <w:b/>
                <w:noProof/>
                <w:color w:val="000000" w:themeColor="text1"/>
                <w:sz w:val="24"/>
                <w:szCs w:val="24"/>
              </w:rPr>
              <w:t>1.1.2 Specific Objectiv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4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6</w:t>
            </w:r>
            <w:r w:rsidRPr="007617F9">
              <w:rPr>
                <w:rFonts w:ascii="Times New Roman" w:hAnsi="Times New Roman" w:cs="Times New Roman"/>
                <w:b/>
                <w:noProof/>
                <w:webHidden/>
                <w:color w:val="000000" w:themeColor="text1"/>
                <w:sz w:val="24"/>
                <w:szCs w:val="24"/>
              </w:rPr>
              <w:fldChar w:fldCharType="end"/>
            </w:r>
          </w:hyperlink>
        </w:p>
        <w:p w14:paraId="01E5D73D"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5" w:history="1">
            <w:r w:rsidRPr="007617F9">
              <w:rPr>
                <w:rStyle w:val="Hyperlink"/>
                <w:rFonts w:ascii="Times New Roman" w:hAnsi="Times New Roman" w:cs="Times New Roman"/>
                <w:b/>
                <w:noProof/>
                <w:color w:val="000000" w:themeColor="text1"/>
                <w:sz w:val="24"/>
                <w:szCs w:val="24"/>
              </w:rPr>
              <w:t>CHAPTER 02</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5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697EF27C"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66" w:history="1">
            <w:r w:rsidRPr="007617F9">
              <w:rPr>
                <w:rStyle w:val="Hyperlink"/>
                <w:rFonts w:ascii="Times New Roman" w:hAnsi="Times New Roman" w:cs="Times New Roman"/>
                <w:b/>
                <w:noProof/>
                <w:color w:val="000000" w:themeColor="text1"/>
                <w:sz w:val="24"/>
                <w:szCs w:val="24"/>
              </w:rPr>
              <w:t>LITERATURE REVIEW</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6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46296926"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7" w:history="1">
            <w:r w:rsidRPr="007617F9">
              <w:rPr>
                <w:rStyle w:val="Hyperlink"/>
                <w:rFonts w:ascii="Times New Roman" w:hAnsi="Times New Roman" w:cs="Times New Roman"/>
                <w:b/>
                <w:noProof/>
                <w:color w:val="000000" w:themeColor="text1"/>
                <w:sz w:val="24"/>
                <w:szCs w:val="24"/>
              </w:rPr>
              <w:t>2.1 Rice plant</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7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3DB3A914"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68" w:history="1">
            <w:r w:rsidRPr="007617F9">
              <w:rPr>
                <w:rStyle w:val="Hyperlink"/>
                <w:rFonts w:ascii="Times New Roman" w:hAnsi="Times New Roman" w:cs="Times New Roman"/>
                <w:b/>
                <w:noProof/>
                <w:color w:val="000000" w:themeColor="text1"/>
                <w:sz w:val="24"/>
                <w:szCs w:val="24"/>
              </w:rPr>
              <w:t>2.11 Botanical Classification</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8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7</w:t>
            </w:r>
            <w:r w:rsidRPr="007617F9">
              <w:rPr>
                <w:rFonts w:ascii="Times New Roman" w:hAnsi="Times New Roman" w:cs="Times New Roman"/>
                <w:b/>
                <w:noProof/>
                <w:webHidden/>
                <w:color w:val="000000" w:themeColor="text1"/>
                <w:sz w:val="24"/>
                <w:szCs w:val="24"/>
              </w:rPr>
              <w:fldChar w:fldCharType="end"/>
            </w:r>
          </w:hyperlink>
        </w:p>
        <w:p w14:paraId="306A28AD"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69" w:history="1">
            <w:r w:rsidRPr="007617F9">
              <w:rPr>
                <w:rStyle w:val="Hyperlink"/>
                <w:rFonts w:ascii="Times New Roman" w:hAnsi="Times New Roman" w:cs="Times New Roman"/>
                <w:b/>
                <w:noProof/>
                <w:color w:val="000000" w:themeColor="text1"/>
                <w:sz w:val="24"/>
                <w:szCs w:val="24"/>
              </w:rPr>
              <w:t>2.2 Paddy Cultivation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69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8</w:t>
            </w:r>
            <w:r w:rsidRPr="007617F9">
              <w:rPr>
                <w:rFonts w:ascii="Times New Roman" w:hAnsi="Times New Roman" w:cs="Times New Roman"/>
                <w:b/>
                <w:noProof/>
                <w:webHidden/>
                <w:color w:val="000000" w:themeColor="text1"/>
                <w:sz w:val="24"/>
                <w:szCs w:val="24"/>
              </w:rPr>
              <w:fldChar w:fldCharType="end"/>
            </w:r>
          </w:hyperlink>
        </w:p>
        <w:p w14:paraId="73A74877"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0" w:history="1">
            <w:r w:rsidRPr="007617F9">
              <w:rPr>
                <w:rStyle w:val="Hyperlink"/>
                <w:rFonts w:ascii="Times New Roman" w:hAnsi="Times New Roman" w:cs="Times New Roman"/>
                <w:b/>
                <w:noProof/>
                <w:color w:val="000000" w:themeColor="text1"/>
                <w:sz w:val="24"/>
                <w:szCs w:val="24"/>
              </w:rPr>
              <w:t>2.3 Constrains to the Rice Cultivation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9</w:t>
            </w:r>
            <w:r w:rsidRPr="007617F9">
              <w:rPr>
                <w:rFonts w:ascii="Times New Roman" w:hAnsi="Times New Roman" w:cs="Times New Roman"/>
                <w:b/>
                <w:noProof/>
                <w:webHidden/>
                <w:color w:val="000000" w:themeColor="text1"/>
                <w:sz w:val="24"/>
                <w:szCs w:val="24"/>
              </w:rPr>
              <w:fldChar w:fldCharType="end"/>
            </w:r>
          </w:hyperlink>
        </w:p>
        <w:p w14:paraId="7393F257"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1" w:history="1">
            <w:r w:rsidRPr="007617F9">
              <w:rPr>
                <w:rStyle w:val="Hyperlink"/>
                <w:rFonts w:ascii="Times New Roman" w:hAnsi="Times New Roman" w:cs="Times New Roman"/>
                <w:b/>
                <w:noProof/>
                <w:color w:val="000000" w:themeColor="text1"/>
                <w:sz w:val="24"/>
                <w:szCs w:val="24"/>
              </w:rPr>
              <w:t>2.4 Direct seeding of Ric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1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2</w:t>
            </w:r>
            <w:r w:rsidRPr="007617F9">
              <w:rPr>
                <w:rFonts w:ascii="Times New Roman" w:hAnsi="Times New Roman" w:cs="Times New Roman"/>
                <w:b/>
                <w:noProof/>
                <w:webHidden/>
                <w:color w:val="000000" w:themeColor="text1"/>
                <w:sz w:val="24"/>
                <w:szCs w:val="24"/>
              </w:rPr>
              <w:fldChar w:fldCharType="end"/>
            </w:r>
          </w:hyperlink>
        </w:p>
        <w:p w14:paraId="0DC4F037"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2" w:history="1">
            <w:r w:rsidRPr="007617F9">
              <w:rPr>
                <w:rStyle w:val="Hyperlink"/>
                <w:rFonts w:ascii="Times New Roman" w:hAnsi="Times New Roman" w:cs="Times New Roman"/>
                <w:b/>
                <w:noProof/>
                <w:color w:val="000000" w:themeColor="text1"/>
                <w:sz w:val="24"/>
                <w:szCs w:val="24"/>
              </w:rPr>
              <w:t>2.5 Transplanting of Ric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2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4</w:t>
            </w:r>
            <w:r w:rsidRPr="007617F9">
              <w:rPr>
                <w:rFonts w:ascii="Times New Roman" w:hAnsi="Times New Roman" w:cs="Times New Roman"/>
                <w:b/>
                <w:noProof/>
                <w:webHidden/>
                <w:color w:val="000000" w:themeColor="text1"/>
                <w:sz w:val="24"/>
                <w:szCs w:val="24"/>
              </w:rPr>
              <w:fldChar w:fldCharType="end"/>
            </w:r>
          </w:hyperlink>
        </w:p>
        <w:p w14:paraId="57402427"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3" w:history="1">
            <w:r w:rsidRPr="007617F9">
              <w:rPr>
                <w:rStyle w:val="Hyperlink"/>
                <w:rFonts w:ascii="Times New Roman" w:hAnsi="Times New Roman" w:cs="Times New Roman"/>
                <w:b/>
                <w:noProof/>
                <w:color w:val="000000" w:themeColor="text1"/>
                <w:sz w:val="24"/>
                <w:szCs w:val="24"/>
              </w:rPr>
              <w:t>2.51 Wet bed for Random transplanting</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3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6</w:t>
            </w:r>
            <w:r w:rsidRPr="007617F9">
              <w:rPr>
                <w:rFonts w:ascii="Times New Roman" w:hAnsi="Times New Roman" w:cs="Times New Roman"/>
                <w:b/>
                <w:noProof/>
                <w:webHidden/>
                <w:color w:val="000000" w:themeColor="text1"/>
                <w:sz w:val="24"/>
                <w:szCs w:val="24"/>
              </w:rPr>
              <w:fldChar w:fldCharType="end"/>
            </w:r>
          </w:hyperlink>
        </w:p>
        <w:p w14:paraId="52B7D285"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4" w:history="1">
            <w:r w:rsidRPr="007617F9">
              <w:rPr>
                <w:rStyle w:val="Hyperlink"/>
                <w:rFonts w:ascii="Times New Roman" w:hAnsi="Times New Roman" w:cs="Times New Roman"/>
                <w:b/>
                <w:noProof/>
                <w:color w:val="000000" w:themeColor="text1"/>
                <w:sz w:val="24"/>
                <w:szCs w:val="24"/>
              </w:rPr>
              <w:t>2.52 Parachute method</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4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8</w:t>
            </w:r>
            <w:r w:rsidRPr="007617F9">
              <w:rPr>
                <w:rFonts w:ascii="Times New Roman" w:hAnsi="Times New Roman" w:cs="Times New Roman"/>
                <w:b/>
                <w:noProof/>
                <w:webHidden/>
                <w:color w:val="000000" w:themeColor="text1"/>
                <w:sz w:val="24"/>
                <w:szCs w:val="24"/>
              </w:rPr>
              <w:fldChar w:fldCharType="end"/>
            </w:r>
          </w:hyperlink>
        </w:p>
        <w:p w14:paraId="711416CC" w14:textId="77777777" w:rsidR="00BF0FDE" w:rsidRPr="007617F9" w:rsidRDefault="00BF0FDE" w:rsidP="00BF0FDE">
          <w:pPr>
            <w:pStyle w:val="TOC3"/>
            <w:tabs>
              <w:tab w:val="right" w:leader="dot" w:pos="9120"/>
            </w:tabs>
            <w:jc w:val="both"/>
            <w:rPr>
              <w:rFonts w:ascii="Times New Roman" w:eastAsiaTheme="minorEastAsia" w:hAnsi="Times New Roman" w:cs="Times New Roman"/>
              <w:b/>
              <w:noProof/>
              <w:color w:val="000000" w:themeColor="text1"/>
              <w:sz w:val="24"/>
              <w:szCs w:val="24"/>
            </w:rPr>
          </w:pPr>
          <w:hyperlink w:anchor="_Toc531804675" w:history="1">
            <w:r w:rsidRPr="007617F9">
              <w:rPr>
                <w:rStyle w:val="Hyperlink"/>
                <w:rFonts w:ascii="Times New Roman" w:hAnsi="Times New Roman" w:cs="Times New Roman"/>
                <w:b/>
                <w:noProof/>
                <w:color w:val="000000" w:themeColor="text1"/>
                <w:sz w:val="24"/>
                <w:szCs w:val="24"/>
              </w:rPr>
              <w:t>2.53 Mechanical transplanting</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5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19</w:t>
            </w:r>
            <w:r w:rsidRPr="007617F9">
              <w:rPr>
                <w:rFonts w:ascii="Times New Roman" w:hAnsi="Times New Roman" w:cs="Times New Roman"/>
                <w:b/>
                <w:noProof/>
                <w:webHidden/>
                <w:color w:val="000000" w:themeColor="text1"/>
                <w:sz w:val="24"/>
                <w:szCs w:val="24"/>
              </w:rPr>
              <w:fldChar w:fldCharType="end"/>
            </w:r>
          </w:hyperlink>
        </w:p>
        <w:p w14:paraId="2ABB9230" w14:textId="77777777" w:rsidR="00BF0FDE" w:rsidRPr="007617F9" w:rsidRDefault="00BF0FDE" w:rsidP="00BF0FDE">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6" w:history="1">
            <w:r w:rsidRPr="007617F9">
              <w:rPr>
                <w:rStyle w:val="Hyperlink"/>
                <w:rFonts w:ascii="Times New Roman" w:hAnsi="Times New Roman" w:cs="Times New Roman"/>
                <w:b/>
                <w:noProof/>
                <w:color w:val="000000" w:themeColor="text1"/>
                <w:sz w:val="24"/>
                <w:szCs w:val="24"/>
              </w:rPr>
              <w:t>2.531 Transplanter</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6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1</w:t>
            </w:r>
            <w:r w:rsidRPr="007617F9">
              <w:rPr>
                <w:rFonts w:ascii="Times New Roman" w:hAnsi="Times New Roman" w:cs="Times New Roman"/>
                <w:b/>
                <w:noProof/>
                <w:webHidden/>
                <w:color w:val="000000" w:themeColor="text1"/>
                <w:sz w:val="24"/>
                <w:szCs w:val="24"/>
              </w:rPr>
              <w:fldChar w:fldCharType="end"/>
            </w:r>
          </w:hyperlink>
        </w:p>
        <w:p w14:paraId="78E3FB7F" w14:textId="77777777" w:rsidR="00BF0FDE" w:rsidRPr="007617F9" w:rsidRDefault="00BF0FDE" w:rsidP="00BF0FDE">
          <w:pPr>
            <w:pStyle w:val="TOC4"/>
            <w:tabs>
              <w:tab w:val="right" w:leader="dot" w:pos="9120"/>
            </w:tabs>
            <w:jc w:val="both"/>
            <w:rPr>
              <w:rFonts w:ascii="Times New Roman" w:eastAsiaTheme="minorEastAsia" w:hAnsi="Times New Roman" w:cs="Times New Roman"/>
              <w:b/>
              <w:noProof/>
              <w:color w:val="000000" w:themeColor="text1"/>
              <w:sz w:val="24"/>
              <w:szCs w:val="24"/>
            </w:rPr>
          </w:pPr>
          <w:hyperlink w:anchor="_Toc531804677" w:history="1">
            <w:r w:rsidRPr="007617F9">
              <w:rPr>
                <w:rStyle w:val="Hyperlink"/>
                <w:rFonts w:ascii="Times New Roman" w:hAnsi="Times New Roman" w:cs="Times New Roman"/>
                <w:b/>
                <w:noProof/>
                <w:color w:val="000000" w:themeColor="text1"/>
                <w:sz w:val="24"/>
                <w:szCs w:val="24"/>
              </w:rPr>
              <w:t>2.532 Problems with Mechanical Transplanting in Sri Lanka</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7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4</w:t>
            </w:r>
            <w:r w:rsidRPr="007617F9">
              <w:rPr>
                <w:rFonts w:ascii="Times New Roman" w:hAnsi="Times New Roman" w:cs="Times New Roman"/>
                <w:b/>
                <w:noProof/>
                <w:webHidden/>
                <w:color w:val="000000" w:themeColor="text1"/>
                <w:sz w:val="24"/>
                <w:szCs w:val="24"/>
              </w:rPr>
              <w:fldChar w:fldCharType="end"/>
            </w:r>
          </w:hyperlink>
        </w:p>
        <w:p w14:paraId="5D3442F4"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8" w:history="1">
            <w:r w:rsidRPr="007617F9">
              <w:rPr>
                <w:rStyle w:val="Hyperlink"/>
                <w:rFonts w:ascii="Times New Roman" w:hAnsi="Times New Roman" w:cs="Times New Roman"/>
                <w:b/>
                <w:noProof/>
                <w:color w:val="000000" w:themeColor="text1"/>
                <w:sz w:val="24"/>
                <w:szCs w:val="24"/>
              </w:rPr>
              <w:t>2.6 Seeding rate</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8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7</w:t>
            </w:r>
            <w:r w:rsidRPr="007617F9">
              <w:rPr>
                <w:rFonts w:ascii="Times New Roman" w:hAnsi="Times New Roman" w:cs="Times New Roman"/>
                <w:b/>
                <w:noProof/>
                <w:webHidden/>
                <w:color w:val="000000" w:themeColor="text1"/>
                <w:sz w:val="24"/>
                <w:szCs w:val="24"/>
              </w:rPr>
              <w:fldChar w:fldCharType="end"/>
            </w:r>
          </w:hyperlink>
        </w:p>
        <w:p w14:paraId="38F96262" w14:textId="77777777" w:rsidR="00BF0FDE" w:rsidRPr="007617F9" w:rsidRDefault="00BF0FDE" w:rsidP="00BF0FDE">
          <w:pPr>
            <w:pStyle w:val="TOC2"/>
            <w:tabs>
              <w:tab w:val="right" w:leader="dot" w:pos="9120"/>
            </w:tabs>
            <w:jc w:val="both"/>
            <w:rPr>
              <w:rFonts w:ascii="Times New Roman" w:eastAsiaTheme="minorEastAsia" w:hAnsi="Times New Roman" w:cs="Times New Roman"/>
              <w:b/>
              <w:noProof/>
              <w:color w:val="000000" w:themeColor="text1"/>
              <w:sz w:val="24"/>
              <w:szCs w:val="24"/>
            </w:rPr>
          </w:pPr>
          <w:hyperlink w:anchor="_Toc531804679" w:history="1">
            <w:r w:rsidRPr="007617F9">
              <w:rPr>
                <w:rStyle w:val="Hyperlink"/>
                <w:rFonts w:ascii="Times New Roman" w:hAnsi="Times New Roman" w:cs="Times New Roman"/>
                <w:b/>
                <w:noProof/>
                <w:color w:val="000000" w:themeColor="text1"/>
                <w:sz w:val="24"/>
                <w:szCs w:val="24"/>
              </w:rPr>
              <w:t>2.7 Seedling Vigor</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79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28</w:t>
            </w:r>
            <w:r w:rsidRPr="007617F9">
              <w:rPr>
                <w:rFonts w:ascii="Times New Roman" w:hAnsi="Times New Roman" w:cs="Times New Roman"/>
                <w:b/>
                <w:noProof/>
                <w:webHidden/>
                <w:color w:val="000000" w:themeColor="text1"/>
                <w:sz w:val="24"/>
                <w:szCs w:val="24"/>
              </w:rPr>
              <w:fldChar w:fldCharType="end"/>
            </w:r>
          </w:hyperlink>
        </w:p>
        <w:p w14:paraId="524017FA" w14:textId="77777777" w:rsidR="00BF0FDE" w:rsidRPr="007617F9" w:rsidRDefault="00BF0FDE" w:rsidP="00BF0FDE">
          <w:pPr>
            <w:pStyle w:val="TOC1"/>
            <w:tabs>
              <w:tab w:val="right" w:leader="dot" w:pos="9120"/>
            </w:tabs>
            <w:jc w:val="both"/>
            <w:rPr>
              <w:rFonts w:ascii="Times New Roman" w:eastAsiaTheme="minorEastAsia" w:hAnsi="Times New Roman" w:cs="Times New Roman"/>
              <w:b/>
              <w:noProof/>
              <w:color w:val="000000" w:themeColor="text1"/>
              <w:sz w:val="24"/>
              <w:szCs w:val="24"/>
            </w:rPr>
          </w:pPr>
          <w:hyperlink w:anchor="_Toc531804680" w:history="1">
            <w:r w:rsidRPr="007617F9">
              <w:rPr>
                <w:rStyle w:val="Hyperlink"/>
                <w:rFonts w:ascii="Times New Roman" w:hAnsi="Times New Roman" w:cs="Times New Roman"/>
                <w:b/>
                <w:noProof/>
                <w:color w:val="000000" w:themeColor="text1"/>
                <w:sz w:val="24"/>
                <w:szCs w:val="24"/>
              </w:rPr>
              <w:t>3 References</w:t>
            </w:r>
            <w:r w:rsidRPr="007617F9">
              <w:rPr>
                <w:rFonts w:ascii="Times New Roman" w:hAnsi="Times New Roman" w:cs="Times New Roman"/>
                <w:b/>
                <w:noProof/>
                <w:webHidden/>
                <w:color w:val="000000" w:themeColor="text1"/>
                <w:sz w:val="24"/>
                <w:szCs w:val="24"/>
              </w:rPr>
              <w:tab/>
            </w:r>
            <w:r w:rsidRPr="007617F9">
              <w:rPr>
                <w:rFonts w:ascii="Times New Roman" w:hAnsi="Times New Roman" w:cs="Times New Roman"/>
                <w:b/>
                <w:noProof/>
                <w:webHidden/>
                <w:color w:val="000000" w:themeColor="text1"/>
                <w:sz w:val="24"/>
                <w:szCs w:val="24"/>
              </w:rPr>
              <w:fldChar w:fldCharType="begin"/>
            </w:r>
            <w:r w:rsidRPr="007617F9">
              <w:rPr>
                <w:rFonts w:ascii="Times New Roman" w:hAnsi="Times New Roman" w:cs="Times New Roman"/>
                <w:b/>
                <w:noProof/>
                <w:webHidden/>
                <w:color w:val="000000" w:themeColor="text1"/>
                <w:sz w:val="24"/>
                <w:szCs w:val="24"/>
              </w:rPr>
              <w:instrText xml:space="preserve"> PAGEREF _Toc531804680 \h </w:instrText>
            </w:r>
            <w:r w:rsidRPr="007617F9">
              <w:rPr>
                <w:rFonts w:ascii="Times New Roman" w:hAnsi="Times New Roman" w:cs="Times New Roman"/>
                <w:b/>
                <w:noProof/>
                <w:webHidden/>
                <w:color w:val="000000" w:themeColor="text1"/>
                <w:sz w:val="24"/>
                <w:szCs w:val="24"/>
              </w:rPr>
            </w:r>
            <w:r w:rsidRPr="007617F9">
              <w:rPr>
                <w:rFonts w:ascii="Times New Roman" w:hAnsi="Times New Roman" w:cs="Times New Roman"/>
                <w:b/>
                <w:noProof/>
                <w:webHidden/>
                <w:color w:val="000000" w:themeColor="text1"/>
                <w:sz w:val="24"/>
                <w:szCs w:val="24"/>
              </w:rPr>
              <w:fldChar w:fldCharType="separate"/>
            </w:r>
            <w:r w:rsidRPr="007617F9">
              <w:rPr>
                <w:rFonts w:ascii="Times New Roman" w:hAnsi="Times New Roman" w:cs="Times New Roman"/>
                <w:b/>
                <w:noProof/>
                <w:webHidden/>
                <w:color w:val="000000" w:themeColor="text1"/>
                <w:sz w:val="24"/>
                <w:szCs w:val="24"/>
              </w:rPr>
              <w:t>30</w:t>
            </w:r>
            <w:r w:rsidRPr="007617F9">
              <w:rPr>
                <w:rFonts w:ascii="Times New Roman" w:hAnsi="Times New Roman" w:cs="Times New Roman"/>
                <w:b/>
                <w:noProof/>
                <w:webHidden/>
                <w:color w:val="000000" w:themeColor="text1"/>
                <w:sz w:val="24"/>
                <w:szCs w:val="24"/>
              </w:rPr>
              <w:fldChar w:fldCharType="end"/>
            </w:r>
          </w:hyperlink>
        </w:p>
        <w:p w14:paraId="7FE4AB82" w14:textId="77777777" w:rsidR="00BF0FDE" w:rsidRPr="007617F9" w:rsidRDefault="00BF0FDE" w:rsidP="00BF0FDE">
          <w:pPr>
            <w:jc w:val="both"/>
            <w:rPr>
              <w:rFonts w:ascii="Times New Roman" w:hAnsi="Times New Roman" w:cs="Times New Roman"/>
              <w:color w:val="000000" w:themeColor="text1"/>
              <w:sz w:val="24"/>
              <w:szCs w:val="24"/>
            </w:rPr>
          </w:pPr>
          <w:r w:rsidRPr="007617F9">
            <w:rPr>
              <w:rFonts w:ascii="Times New Roman" w:hAnsi="Times New Roman" w:cs="Times New Roman"/>
              <w:b/>
              <w:color w:val="000000" w:themeColor="text1"/>
              <w:sz w:val="24"/>
              <w:szCs w:val="24"/>
            </w:rPr>
            <w:fldChar w:fldCharType="end"/>
          </w:r>
        </w:p>
      </w:sdtContent>
    </w:sdt>
    <w:p w14:paraId="02948454" w14:textId="77777777" w:rsidR="00BF0FDE" w:rsidRDefault="00BF0FDE" w:rsidP="00BF0FDE">
      <w:pPr>
        <w:jc w:val="both"/>
        <w:rPr>
          <w:rFonts w:ascii="Times New Roman" w:hAnsi="Times New Roman" w:cs="Times New Roman"/>
          <w:b/>
          <w:sz w:val="56"/>
          <w:szCs w:val="56"/>
        </w:rPr>
      </w:pPr>
    </w:p>
    <w:p w14:paraId="16A545C9" w14:textId="77777777" w:rsidR="00BF0FDE" w:rsidRDefault="00BF0FDE" w:rsidP="00BF0FDE">
      <w:pPr>
        <w:jc w:val="both"/>
        <w:rPr>
          <w:rFonts w:ascii="Times New Roman" w:hAnsi="Times New Roman" w:cs="Times New Roman"/>
          <w:b/>
          <w:sz w:val="56"/>
          <w:szCs w:val="56"/>
        </w:rPr>
      </w:pPr>
      <w:r>
        <w:rPr>
          <w:rFonts w:ascii="Times New Roman" w:hAnsi="Times New Roman" w:cs="Times New Roman"/>
          <w:b/>
          <w:sz w:val="56"/>
          <w:szCs w:val="56"/>
        </w:rPr>
        <w:br w:type="page"/>
      </w:r>
    </w:p>
    <w:p w14:paraId="5D72FD7F"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1F73DAF0"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3AA2EEF2" w14:textId="77777777" w:rsidR="00BF0FDE" w:rsidRPr="004672AB"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Pr="004672AB">
        <w:rPr>
          <w:rFonts w:ascii="Times New Roman" w:hAnsi="Times New Roman" w:cs="Times New Roman"/>
          <w:sz w:val="24"/>
          <w:szCs w:val="24"/>
        </w:rPr>
        <w:t>(</w:t>
      </w:r>
      <w:r w:rsidRPr="004672AB">
        <w:rPr>
          <w:rFonts w:ascii="Times New Roman" w:hAnsi="Times New Roman" w:cs="Times New Roman"/>
          <w:i/>
          <w:sz w:val="24"/>
          <w:szCs w:val="24"/>
        </w:rPr>
        <w:t>Oryza sativa</w:t>
      </w:r>
      <w:r w:rsidRPr="004672AB">
        <w:rPr>
          <w:rFonts w:ascii="Times New Roman" w:hAnsi="Times New Roman" w:cs="Times New Roman"/>
          <w:sz w:val="24"/>
          <w:szCs w:val="24"/>
        </w:rPr>
        <w:t xml:space="preserve">) </w:t>
      </w:r>
      <w:r>
        <w:rPr>
          <w:rFonts w:ascii="Times New Roman" w:hAnsi="Times New Roman" w:cs="Times New Roman"/>
          <w:sz w:val="24"/>
          <w:szCs w:val="24"/>
        </w:rPr>
        <w:t>can be classified as</w:t>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the foremost cereal crop in Sri Lanka. The rice cultivation is distributed in most parts of Asian countries which is more than ninety </w:t>
      </w:r>
      <w:r w:rsidRPr="000677D7">
        <w:rPr>
          <w:rFonts w:ascii="Times New Roman" w:hAnsi="Times New Roman" w:cs="Times New Roman"/>
          <w:noProof/>
          <w:sz w:val="24"/>
          <w:szCs w:val="24"/>
        </w:rPr>
        <w:t>per</w:t>
      </w:r>
      <w:r>
        <w:rPr>
          <w:rFonts w:ascii="Times New Roman" w:hAnsi="Times New Roman" w:cs="Times New Roman"/>
          <w:noProof/>
          <w:sz w:val="24"/>
          <w:szCs w:val="24"/>
        </w:rPr>
        <w:t xml:space="preserve"> </w:t>
      </w:r>
      <w:r w:rsidRPr="000677D7">
        <w:rPr>
          <w:rFonts w:ascii="Times New Roman" w:hAnsi="Times New Roman" w:cs="Times New Roman"/>
          <w:noProof/>
          <w:sz w:val="24"/>
          <w:szCs w:val="24"/>
        </w:rPr>
        <w:t>cent</w:t>
      </w:r>
      <w:r>
        <w:rPr>
          <w:rFonts w:ascii="Times New Roman" w:hAnsi="Times New Roman" w:cs="Times New Roman"/>
          <w:sz w:val="24"/>
          <w:szCs w:val="24"/>
        </w:rPr>
        <w:t xml:space="preserve"> of the lands total cultivated lands extent as the staple food. Rice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f Sri Lankan rural economy</w:t>
      </w:r>
      <w:r w:rsidRPr="004672AB">
        <w:rPr>
          <w:rFonts w:ascii="Times New Roman" w:hAnsi="Times New Roman" w:cs="Times New Roman"/>
          <w:sz w:val="24"/>
          <w:szCs w:val="24"/>
        </w:rPr>
        <w:t>. Sri Lanka is a developing country with estimated total land devoted for cultivation is about 792,000 h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FE1D94">
        <w:rPr>
          <w:rFonts w:ascii="Times New Roman" w:hAnsi="Times New Roman" w:cs="Times New Roman"/>
          <w:noProof/>
          <w:sz w:val="24"/>
          <w:szCs w:val="24"/>
        </w:rPr>
        <w:t>(CBSL, 2017)</w:t>
      </w:r>
      <w:r>
        <w:rPr>
          <w:rFonts w:ascii="Times New Roman" w:hAnsi="Times New Roman" w:cs="Times New Roman"/>
          <w:sz w:val="24"/>
          <w:szCs w:val="24"/>
        </w:rPr>
        <w:fldChar w:fldCharType="end"/>
      </w:r>
      <w:r w:rsidRPr="004672AB">
        <w:rPr>
          <w:rFonts w:ascii="Times New Roman" w:hAnsi="Times New Roman" w:cs="Times New Roman"/>
          <w:sz w:val="24"/>
          <w:szCs w:val="24"/>
        </w:rPr>
        <w:t xml:space="preserve">. The national average rice yield of Sri Lanka in kilogram per net hectare is  4,349 in Maha and 3092 in Yala season </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epartment of census and statistics, 2016)</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And also the </w:t>
      </w:r>
      <w:r w:rsidRPr="004672AB">
        <w:rPr>
          <w:rFonts w:ascii="Times New Roman" w:hAnsi="Times New Roman" w:cs="Times New Roman"/>
          <w:sz w:val="24"/>
          <w:szCs w:val="24"/>
        </w:rPr>
        <w:t>an</w:t>
      </w:r>
      <w:r>
        <w:rPr>
          <w:rFonts w:ascii="Times New Roman" w:hAnsi="Times New Roman" w:cs="Times New Roman"/>
          <w:sz w:val="24"/>
          <w:szCs w:val="24"/>
        </w:rPr>
        <w:t xml:space="preserve">nual </w:t>
      </w:r>
      <w:r w:rsidRPr="004672AB">
        <w:rPr>
          <w:rFonts w:ascii="Times New Roman" w:hAnsi="Times New Roman" w:cs="Times New Roman"/>
          <w:sz w:val="24"/>
          <w:szCs w:val="24"/>
        </w:rPr>
        <w:t xml:space="preserve">per capita consumption of </w:t>
      </w:r>
      <w:r>
        <w:rPr>
          <w:rFonts w:ascii="Times New Roman" w:hAnsi="Times New Roman" w:cs="Times New Roman"/>
          <w:sz w:val="24"/>
          <w:szCs w:val="24"/>
        </w:rPr>
        <w:t xml:space="preserve">the </w:t>
      </w:r>
      <w:r w:rsidRPr="004672AB">
        <w:rPr>
          <w:rFonts w:ascii="Times New Roman" w:hAnsi="Times New Roman" w:cs="Times New Roman"/>
          <w:sz w:val="24"/>
          <w:szCs w:val="24"/>
        </w:rPr>
        <w:t xml:space="preserve">rice </w:t>
      </w:r>
      <w:r>
        <w:rPr>
          <w:rFonts w:ascii="Times New Roman" w:hAnsi="Times New Roman" w:cs="Times New Roman"/>
          <w:sz w:val="24"/>
          <w:szCs w:val="24"/>
        </w:rPr>
        <w:t xml:space="preserve">is </w:t>
      </w:r>
      <w:r w:rsidRPr="004672AB">
        <w:rPr>
          <w:rFonts w:ascii="Times New Roman" w:hAnsi="Times New Roman" w:cs="Times New Roman"/>
          <w:color w:val="000000" w:themeColor="text1"/>
          <w:sz w:val="24"/>
          <w:szCs w:val="24"/>
        </w:rPr>
        <w:t xml:space="preserve">105kg </w:t>
      </w:r>
      <w:r w:rsidRPr="004672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4672AB">
        <w:rPr>
          <w:rFonts w:ascii="Times New Roman" w:hAnsi="Times New Roman" w:cs="Times New Roman"/>
          <w:color w:val="000000" w:themeColor="text1"/>
          <w:sz w:val="24"/>
          <w:szCs w:val="24"/>
        </w:rPr>
        <w:fldChar w:fldCharType="separate"/>
      </w:r>
      <w:r w:rsidRPr="00FE1D94">
        <w:rPr>
          <w:rFonts w:ascii="Times New Roman" w:hAnsi="Times New Roman" w:cs="Times New Roman"/>
          <w:noProof/>
          <w:color w:val="000000" w:themeColor="text1"/>
          <w:sz w:val="24"/>
          <w:szCs w:val="24"/>
        </w:rPr>
        <w:t>(Sri Lanka World Bank Group, 2008)</w:t>
      </w:r>
      <w:r w:rsidRPr="004672AB">
        <w:rPr>
          <w:rFonts w:ascii="Times New Roman" w:hAnsi="Times New Roman" w:cs="Times New Roman"/>
          <w:color w:val="000000" w:themeColor="text1"/>
          <w:sz w:val="24"/>
          <w:szCs w:val="24"/>
        </w:rPr>
        <w:fldChar w:fldCharType="end"/>
      </w:r>
      <w:r w:rsidRPr="004672AB">
        <w:rPr>
          <w:rFonts w:ascii="Times New Roman" w:hAnsi="Times New Roman" w:cs="Times New Roman"/>
          <w:color w:val="000000" w:themeColor="text1"/>
          <w:sz w:val="24"/>
          <w:szCs w:val="24"/>
        </w:rPr>
        <w:t xml:space="preserve">. According to the annual report of </w:t>
      </w:r>
      <w:r>
        <w:rPr>
          <w:rFonts w:ascii="Times New Roman" w:hAnsi="Times New Roman" w:cs="Times New Roman"/>
          <w:color w:val="000000" w:themeColor="text1"/>
          <w:sz w:val="24"/>
          <w:szCs w:val="24"/>
        </w:rPr>
        <w:t xml:space="preserve">the </w:t>
      </w:r>
      <w:r w:rsidRPr="000677D7">
        <w:rPr>
          <w:rFonts w:ascii="Times New Roman" w:hAnsi="Times New Roman" w:cs="Times New Roman"/>
          <w:noProof/>
          <w:color w:val="000000" w:themeColor="text1"/>
          <w:sz w:val="24"/>
          <w:szCs w:val="24"/>
        </w:rPr>
        <w:t>Central</w:t>
      </w:r>
      <w:r w:rsidRPr="004672AB">
        <w:rPr>
          <w:rFonts w:ascii="Times New Roman" w:hAnsi="Times New Roman" w:cs="Times New Roman"/>
          <w:color w:val="000000" w:themeColor="text1"/>
          <w:sz w:val="24"/>
          <w:szCs w:val="24"/>
        </w:rPr>
        <w:t xml:space="preserve"> Bank of Sri Lanka in 2017 about 748,000mt rice imported </w:t>
      </w:r>
      <w:r w:rsidRPr="000677D7">
        <w:rPr>
          <w:rFonts w:ascii="Times New Roman" w:hAnsi="Times New Roman" w:cs="Times New Roman"/>
          <w:noProof/>
          <w:color w:val="000000" w:themeColor="text1"/>
          <w:sz w:val="24"/>
          <w:szCs w:val="24"/>
        </w:rPr>
        <w:t>to</w:t>
      </w:r>
      <w:r w:rsidRPr="004672AB">
        <w:rPr>
          <w:rFonts w:ascii="Times New Roman" w:hAnsi="Times New Roman" w:cs="Times New Roman"/>
          <w:color w:val="000000" w:themeColor="text1"/>
          <w:sz w:val="24"/>
          <w:szCs w:val="24"/>
        </w:rPr>
        <w:t xml:space="preserve"> our country. </w:t>
      </w:r>
      <w:r>
        <w:rPr>
          <w:rFonts w:ascii="Times New Roman" w:hAnsi="Times New Roman" w:cs="Times New Roman"/>
          <w:sz w:val="24"/>
          <w:szCs w:val="24"/>
        </w:rPr>
        <w:t>The demand for the rice is</w:t>
      </w:r>
      <w:r w:rsidRPr="004672AB">
        <w:rPr>
          <w:rFonts w:ascii="Times New Roman" w:hAnsi="Times New Roman" w:cs="Times New Roman"/>
          <w:sz w:val="24"/>
          <w:szCs w:val="24"/>
        </w:rPr>
        <w:t xml:space="preserve"> increasing </w:t>
      </w:r>
      <w:r>
        <w:rPr>
          <w:rFonts w:ascii="Times New Roman" w:hAnsi="Times New Roman" w:cs="Times New Roman"/>
          <w:sz w:val="24"/>
          <w:szCs w:val="24"/>
        </w:rPr>
        <w:t>rapidly due to the increment in the population and the per capita rice consumption. T</w:t>
      </w:r>
      <w:r w:rsidRPr="004672AB">
        <w:rPr>
          <w:rFonts w:ascii="Times New Roman" w:hAnsi="Times New Roman" w:cs="Times New Roman"/>
          <w:sz w:val="24"/>
          <w:szCs w:val="24"/>
        </w:rPr>
        <w:t xml:space="preserve">he production and the productivity of the rice should be increased rather than increasing the cultivated land extent through better field practices to </w:t>
      </w:r>
      <w:r>
        <w:rPr>
          <w:rFonts w:ascii="Times New Roman" w:hAnsi="Times New Roman" w:cs="Times New Roman"/>
          <w:sz w:val="24"/>
          <w:szCs w:val="24"/>
        </w:rPr>
        <w:t xml:space="preserve">meet the increasing demand </w:t>
      </w:r>
      <w:r w:rsidRPr="000677D7">
        <w:rPr>
          <w:rFonts w:ascii="Times New Roman" w:hAnsi="Times New Roman" w:cs="Times New Roman"/>
          <w:noProof/>
          <w:sz w:val="24"/>
          <w:szCs w:val="24"/>
        </w:rPr>
        <w:t>of</w:t>
      </w:r>
      <w:r>
        <w:rPr>
          <w:rFonts w:ascii="Times New Roman" w:hAnsi="Times New Roman" w:cs="Times New Roman"/>
          <w:sz w:val="24"/>
          <w:szCs w:val="24"/>
        </w:rPr>
        <w:t xml:space="preserve"> rice</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ushani and Sandika, 2009)</w:t>
      </w:r>
      <w:r w:rsidRPr="004672AB">
        <w:rPr>
          <w:rFonts w:ascii="Times New Roman" w:hAnsi="Times New Roman" w:cs="Times New Roman"/>
          <w:sz w:val="24"/>
          <w:szCs w:val="24"/>
        </w:rPr>
        <w:fldChar w:fldCharType="end"/>
      </w:r>
    </w:p>
    <w:p w14:paraId="17B597E0" w14:textId="77777777" w:rsidR="00BF0FDE" w:rsidRPr="007941AD" w:rsidRDefault="00BF0FDE" w:rsidP="00BF0FDE">
      <w:pPr>
        <w:spacing w:before="120" w:after="120" w:line="480" w:lineRule="auto"/>
        <w:jc w:val="both"/>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w:t>
      </w:r>
      <w:r w:rsidRPr="004672AB">
        <w:rPr>
          <w:rFonts w:ascii="Times New Roman" w:hAnsi="Times New Roman" w:cs="Times New Roman"/>
          <w:sz w:val="24"/>
          <w:szCs w:val="24"/>
        </w:rPr>
        <w:t>in all</w:t>
      </w:r>
      <w:r>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the high altitudes</w:t>
      </w:r>
      <w:r>
        <w:rPr>
          <w:rFonts w:ascii="Times New Roman" w:hAnsi="Times New Roman" w:cs="Times New Roman"/>
          <w:sz w:val="24"/>
          <w:szCs w:val="24"/>
        </w:rPr>
        <w:t xml:space="preserve">, which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Pr>
          <w:rFonts w:ascii="Times New Roman" w:hAnsi="Times New Roman" w:cs="Times New Roman"/>
          <w:noProof/>
          <w:sz w:val="24"/>
          <w:szCs w:val="24"/>
        </w:rPr>
        <w:t>.</w:t>
      </w:r>
      <w:r w:rsidRPr="004672AB">
        <w:rPr>
          <w:rFonts w:ascii="Times New Roman" w:hAnsi="Times New Roman" w:cs="Times New Roman"/>
          <w:noProof/>
          <w:sz w:val="24"/>
          <w:szCs w:val="24"/>
        </w:rPr>
        <w:t>M</w:t>
      </w:r>
      <w:r>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Mainly two </w:t>
      </w:r>
      <w:r w:rsidRPr="004672AB">
        <w:rPr>
          <w:rFonts w:ascii="Times New Roman" w:hAnsi="Times New Roman" w:cs="Times New Roman"/>
          <w:sz w:val="24"/>
          <w:szCs w:val="24"/>
        </w:rPr>
        <w:t xml:space="preserve">cultivation seasons </w:t>
      </w:r>
      <w:r>
        <w:rPr>
          <w:rFonts w:ascii="Times New Roman" w:hAnsi="Times New Roman" w:cs="Times New Roman"/>
          <w:sz w:val="24"/>
          <w:szCs w:val="24"/>
        </w:rPr>
        <w:t xml:space="preserve">known </w:t>
      </w:r>
      <w:r w:rsidRPr="004672AB">
        <w:rPr>
          <w:rFonts w:ascii="Times New Roman" w:hAnsi="Times New Roman" w:cs="Times New Roman"/>
          <w:sz w:val="24"/>
          <w:szCs w:val="24"/>
        </w:rPr>
        <w:t>as Maha and Yala which are equivalent with two monsoons</w:t>
      </w:r>
      <w:r>
        <w:rPr>
          <w:rFonts w:ascii="Times New Roman" w:hAnsi="Times New Roman" w:cs="Times New Roman"/>
          <w:sz w:val="24"/>
          <w:szCs w:val="24"/>
        </w:rPr>
        <w:t xml:space="preserve"> are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Sri Lanka</w:t>
      </w:r>
      <w:r w:rsidRPr="004672AB">
        <w:rPr>
          <w:rFonts w:ascii="Times New Roman" w:hAnsi="Times New Roman" w:cs="Times New Roman"/>
          <w:sz w:val="24"/>
          <w:szCs w:val="24"/>
        </w:rPr>
        <w:t xml:space="preserve">. </w:t>
      </w:r>
      <w:r w:rsidRPr="007941AD">
        <w:rPr>
          <w:rFonts w:ascii="Times New Roman" w:hAnsi="Times New Roman" w:cs="Times New Roman"/>
          <w:color w:val="FF33CC"/>
          <w:sz w:val="24"/>
          <w:szCs w:val="24"/>
        </w:rPr>
        <w:t xml:space="preserve">In generally transplanting and the direct seeding of rice are the two main methods of rice cultivation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Sri Lanka considering the variations in different ecological regions at where rice is cultivated. The sowing of seeds directly in the field is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direct seeding method and the seedlings are raised in seedbeds and then planted in the field in the transplanting method.</w:t>
      </w:r>
    </w:p>
    <w:p w14:paraId="2C903DAC" w14:textId="77777777" w:rsidR="00BF0FDE" w:rsidRDefault="00BF0FDE" w:rsidP="00BF0FDE">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lack of sufficient labour force and high cost for labors at the peak transplanting period which cause delayed transplanting and reduced yield in transplanting method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Pr>
          <w:rFonts w:ascii="Times New Roman" w:hAnsi="Times New Roman" w:cs="Times New Roman"/>
          <w:noProof/>
          <w:sz w:val="24"/>
          <w:szCs w:val="24"/>
        </w:rPr>
        <w:t>;</w:t>
      </w:r>
      <w:r w:rsidRPr="006A0CD3">
        <w:rPr>
          <w:noProof/>
        </w:rPr>
        <w:t xml:space="preserve"> </w:t>
      </w:r>
      <w:r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Pr>
          <w:rFonts w:ascii="Times New Roman" w:hAnsi="Times New Roman" w:cs="Times New Roman"/>
          <w:sz w:val="24"/>
          <w:szCs w:val="24"/>
        </w:rPr>
        <w:t xml:space="preserve">The problems associated with DSR are, </w:t>
      </w:r>
      <w:r w:rsidRPr="0068063B">
        <w:rPr>
          <w:rFonts w:ascii="Times New Roman" w:hAnsi="Times New Roman" w:cs="Times New Roman"/>
          <w:sz w:val="24"/>
          <w:szCs w:val="24"/>
        </w:rPr>
        <w:t xml:space="preserve">no proper spacing, management practices are </w:t>
      </w:r>
      <w:r w:rsidRPr="000677D7">
        <w:rPr>
          <w:rFonts w:ascii="Times New Roman" w:hAnsi="Times New Roman" w:cs="Times New Roman"/>
          <w:noProof/>
          <w:sz w:val="24"/>
          <w:szCs w:val="24"/>
        </w:rPr>
        <w:t>difficult</w:t>
      </w:r>
      <w:r>
        <w:rPr>
          <w:rFonts w:ascii="Times New Roman" w:hAnsi="Times New Roman" w:cs="Times New Roman"/>
          <w:sz w:val="24"/>
          <w:szCs w:val="24"/>
        </w:rPr>
        <w:t xml:space="preserve"> and most disastrous problem is the invasion of weeds and weedy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sz w:val="24"/>
          <w:szCs w:val="24"/>
        </w:rPr>
        <w:fldChar w:fldCharType="separate"/>
      </w:r>
      <w:r w:rsidRPr="00644C8D">
        <w:rPr>
          <w:rFonts w:ascii="Times New Roman" w:hAnsi="Times New Roman" w:cs="Times New Roman"/>
          <w:noProof/>
          <w:sz w:val="24"/>
          <w:szCs w:val="24"/>
        </w:rPr>
        <w:t>(Gunawardana et al., 2013; Marambe, 2009)</w:t>
      </w:r>
      <w:r>
        <w:rPr>
          <w:rFonts w:ascii="Times New Roman" w:hAnsi="Times New Roman" w:cs="Times New Roman"/>
          <w:sz w:val="24"/>
          <w:szCs w:val="24"/>
        </w:rPr>
        <w:fldChar w:fldCharType="end"/>
      </w:r>
      <w:r>
        <w:rPr>
          <w:rFonts w:ascii="Times New Roman" w:hAnsi="Times New Roman" w:cs="Times New Roman"/>
          <w:sz w:val="24"/>
          <w:szCs w:val="24"/>
        </w:rPr>
        <w:t xml:space="preserve">. As a solution for this farmer </w:t>
      </w:r>
      <w:r w:rsidRPr="000677D7">
        <w:rPr>
          <w:rFonts w:ascii="Times New Roman" w:hAnsi="Times New Roman" w:cs="Times New Roman"/>
          <w:noProof/>
          <w:sz w:val="24"/>
          <w:szCs w:val="24"/>
        </w:rPr>
        <w:t>tend</w:t>
      </w:r>
      <w:r>
        <w:rPr>
          <w:rFonts w:ascii="Times New Roman" w:hAnsi="Times New Roman" w:cs="Times New Roman"/>
          <w:noProof/>
          <w:sz w:val="24"/>
          <w:szCs w:val="24"/>
        </w:rPr>
        <w:t>s</w:t>
      </w:r>
      <w:r>
        <w:rPr>
          <w:rFonts w:ascii="Times New Roman" w:hAnsi="Times New Roman" w:cs="Times New Roman"/>
          <w:sz w:val="24"/>
          <w:szCs w:val="24"/>
        </w:rPr>
        <w:t xml:space="preserve"> to use agrochemicals to control weeds which is not an </w:t>
      </w:r>
      <w:r w:rsidRPr="000677D7">
        <w:rPr>
          <w:rFonts w:ascii="Times New Roman" w:hAnsi="Times New Roman" w:cs="Times New Roman"/>
          <w:noProof/>
          <w:sz w:val="24"/>
          <w:szCs w:val="24"/>
        </w:rPr>
        <w:t>environmental</w:t>
      </w:r>
      <w:r>
        <w:rPr>
          <w:rFonts w:ascii="Times New Roman" w:hAnsi="Times New Roman" w:cs="Times New Roman"/>
          <w:noProof/>
          <w:sz w:val="24"/>
          <w:szCs w:val="24"/>
        </w:rPr>
        <w:t>ly</w:t>
      </w:r>
      <w:r>
        <w:rPr>
          <w:rFonts w:ascii="Times New Roman" w:hAnsi="Times New Roman" w:cs="Times New Roman"/>
          <w:sz w:val="24"/>
          <w:szCs w:val="24"/>
        </w:rPr>
        <w:t xml:space="preserve"> friendly practice.</w:t>
      </w:r>
    </w:p>
    <w:p w14:paraId="349ACC65"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parts of the Asi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Pr>
          <w:rFonts w:ascii="Times New Roman" w:hAnsi="Times New Roman" w:cs="Times New Roman"/>
          <w:sz w:val="24"/>
          <w:szCs w:val="24"/>
        </w:rPr>
        <w:fldChar w:fldCharType="separate"/>
      </w:r>
      <w:r w:rsidRPr="00B46727">
        <w:rPr>
          <w:rFonts w:ascii="Times New Roman" w:hAnsi="Times New Roman" w:cs="Times New Roman"/>
          <w:noProof/>
          <w:sz w:val="24"/>
          <w:szCs w:val="24"/>
        </w:rPr>
        <w:t>(Mabbayad and Bordo, 1971)</w:t>
      </w:r>
      <w:r>
        <w:rPr>
          <w:rFonts w:ascii="Times New Roman" w:hAnsi="Times New Roman" w:cs="Times New Roman"/>
          <w:sz w:val="24"/>
          <w:szCs w:val="24"/>
        </w:rPr>
        <w:fldChar w:fldCharType="end"/>
      </w:r>
      <w:r>
        <w:rPr>
          <w:rFonts w:ascii="Times New Roman" w:hAnsi="Times New Roman" w:cs="Times New Roman"/>
          <w:sz w:val="24"/>
          <w:szCs w:val="24"/>
        </w:rPr>
        <w:t xml:space="preserve">. Transplanting of the seedlings on the </w:t>
      </w:r>
      <w:r w:rsidRPr="000677D7">
        <w:rPr>
          <w:rFonts w:ascii="Times New Roman" w:hAnsi="Times New Roman" w:cs="Times New Roman"/>
          <w:noProof/>
          <w:sz w:val="24"/>
          <w:szCs w:val="24"/>
        </w:rPr>
        <w:t>puddle</w:t>
      </w:r>
      <w:r>
        <w:rPr>
          <w:rFonts w:ascii="Times New Roman" w:hAnsi="Times New Roman" w:cs="Times New Roman"/>
          <w:noProof/>
          <w:sz w:val="24"/>
          <w:szCs w:val="24"/>
        </w:rPr>
        <w:t>d</w:t>
      </w:r>
      <w:r>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0677D7">
        <w:rPr>
          <w:rFonts w:ascii="Times New Roman" w:hAnsi="Times New Roman" w:cs="Times New Roman"/>
          <w:noProof/>
          <w:sz w:val="24"/>
          <w:szCs w:val="24"/>
        </w:rPr>
        <w:t xml:space="preserve"> more number</w:t>
      </w:r>
      <w:r>
        <w:rPr>
          <w:rFonts w:ascii="Times New Roman" w:hAnsi="Times New Roman" w:cs="Times New Roman"/>
          <w:sz w:val="24"/>
          <w:szCs w:val="24"/>
        </w:rPr>
        <w:t xml:space="preserve"> of productive tillers which bares panicles with an </w:t>
      </w:r>
      <w:r w:rsidRPr="000677D7">
        <w:rPr>
          <w:rFonts w:ascii="Times New Roman" w:hAnsi="Times New Roman" w:cs="Times New Roman"/>
          <w:noProof/>
          <w:sz w:val="24"/>
          <w:szCs w:val="24"/>
        </w:rPr>
        <w:t>increased</w:t>
      </w:r>
      <w:r>
        <w:rPr>
          <w:rFonts w:ascii="Times New Roman" w:hAnsi="Times New Roman" w:cs="Times New Roman"/>
          <w:sz w:val="24"/>
          <w:szCs w:val="24"/>
        </w:rPr>
        <w:t xml:space="preserve"> number of spikelet’s than the direct seeded ric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Pr>
          <w:rFonts w:ascii="Times New Roman" w:hAnsi="Times New Roman" w:cs="Times New Roman"/>
          <w:sz w:val="24"/>
          <w:szCs w:val="24"/>
        </w:rPr>
        <w:fldChar w:fldCharType="separate"/>
      </w:r>
      <w:r w:rsidRPr="007D0702">
        <w:rPr>
          <w:rFonts w:ascii="Times New Roman" w:hAnsi="Times New Roman" w:cs="Times New Roman"/>
          <w:noProof/>
          <w:sz w:val="24"/>
          <w:szCs w:val="24"/>
        </w:rPr>
        <w:t>(Fan et al., 2003)</w:t>
      </w:r>
      <w:r>
        <w:rPr>
          <w:rFonts w:ascii="Times New Roman" w:hAnsi="Times New Roman" w:cs="Times New Roman"/>
          <w:sz w:val="24"/>
          <w:szCs w:val="24"/>
        </w:rPr>
        <w:fldChar w:fldCharType="end"/>
      </w:r>
      <w:r>
        <w:rPr>
          <w:rFonts w:ascii="Times New Roman" w:hAnsi="Times New Roman" w:cs="Times New Roman"/>
          <w:sz w:val="24"/>
          <w:szCs w:val="24"/>
        </w:rPr>
        <w:t>. Although the labour intensity and labour costs are high in transplanting compared to the direct seeding of rice, highest yield and income is reported from it</w:t>
      </w:r>
      <w:r w:rsidRPr="000677D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0677D7">
        <w:rPr>
          <w:rFonts w:ascii="Times New Roman" w:hAnsi="Times New Roman" w:cs="Times New Roman"/>
          <w:sz w:val="24"/>
          <w:szCs w:val="24"/>
        </w:rPr>
        <w:fldChar w:fldCharType="separate"/>
      </w:r>
      <w:r w:rsidRPr="0093031A">
        <w:rPr>
          <w:rFonts w:ascii="Times New Roman" w:hAnsi="Times New Roman" w:cs="Times New Roman"/>
          <w:noProof/>
          <w:sz w:val="24"/>
          <w:szCs w:val="24"/>
        </w:rPr>
        <w:t>(Manjappa and Kataraki, 2004; Rani and Jayakiran, 2010</w:t>
      </w:r>
      <w:r w:rsidRPr="000677D7">
        <w:rPr>
          <w:rFonts w:ascii="Times New Roman" w:hAnsi="Times New Roman" w:cs="Times New Roman"/>
          <w:noProof/>
          <w:sz w:val="24"/>
          <w:szCs w:val="24"/>
        </w:rPr>
        <w:t>)</w:t>
      </w:r>
      <w:r w:rsidRPr="000677D7">
        <w:rPr>
          <w:rFonts w:ascii="Times New Roman" w:hAnsi="Times New Roman" w:cs="Times New Roman"/>
          <w:noProof/>
          <w:sz w:val="24"/>
          <w:szCs w:val="24"/>
        </w:rPr>
        <w:fldChar w:fldCharType="end"/>
      </w:r>
      <w:r w:rsidRPr="000677D7">
        <w:rPr>
          <w:rFonts w:ascii="Times New Roman" w:hAnsi="Times New Roman" w:cs="Times New Roman"/>
          <w:noProof/>
          <w:sz w:val="24"/>
          <w:szCs w:val="24"/>
        </w:rPr>
        <w:t>.</w:t>
      </w:r>
    </w:p>
    <w:p w14:paraId="31A0218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0677D7">
        <w:rPr>
          <w:rFonts w:ascii="Times New Roman" w:hAnsi="Times New Roman" w:cs="Times New Roman"/>
          <w:noProof/>
          <w:sz w:val="24"/>
          <w:szCs w:val="24"/>
        </w:rPr>
        <w:t>dapog</w:t>
      </w:r>
      <w:r>
        <w:rPr>
          <w:rFonts w:ascii="Times New Roman" w:hAnsi="Times New Roman" w:cs="Times New Roman"/>
          <w:sz w:val="24"/>
          <w:szCs w:val="24"/>
        </w:rPr>
        <w:t xml:space="preserve"> nurseries, parachute nurseries, wet bed and dry bed nurseries. </w:t>
      </w:r>
    </w:p>
    <w:p w14:paraId="6732DB8F" w14:textId="77777777" w:rsidR="00BF0FDE" w:rsidRDefault="00BF0FDE" w:rsidP="00BF0FDE">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 Although the Ministry of Agriculture and the Department of Agriculture implemented programmes to promote the Mechanical Transplanting in Sri Lanka, very low adaptability of farmers to this method due to the constraint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5F63">
        <w:rPr>
          <w:rFonts w:ascii="Times New Roman" w:eastAsia="Times New Roman" w:hAnsi="Times New Roman" w:cs="Times New Roman"/>
          <w:noProof/>
          <w:sz w:val="24"/>
          <w:szCs w:val="24"/>
        </w:rPr>
        <w:t>(Alizadeh et al., 2011; Columbia and Division, 2013; Islam and Kha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51DDA89"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Pr>
          <w:rFonts w:ascii="Times New Roman" w:hAnsi="Times New Roman" w:cs="Times New Roman"/>
          <w:sz w:val="24"/>
          <w:szCs w:val="24"/>
        </w:rPr>
        <w:fldChar w:fldCharType="separate"/>
      </w:r>
      <w:r w:rsidRPr="00F778B0">
        <w:rPr>
          <w:rFonts w:ascii="Times New Roman" w:hAnsi="Times New Roman" w:cs="Times New Roman"/>
          <w:noProof/>
          <w:sz w:val="24"/>
          <w:szCs w:val="24"/>
        </w:rPr>
        <w:t>(Louisiana, 2009)</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 vigor is the ability of the plant to emerge from the substrate rapidly and cover the ground surface rapi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Pr>
          <w:rFonts w:ascii="Times New Roman" w:hAnsi="Times New Roman" w:cs="Times New Roman"/>
          <w:sz w:val="24"/>
          <w:szCs w:val="24"/>
        </w:rPr>
        <w:fldChar w:fldCharType="separate"/>
      </w:r>
      <w:r w:rsidRPr="00BB057D">
        <w:rPr>
          <w:rFonts w:ascii="Times New Roman" w:hAnsi="Times New Roman" w:cs="Times New Roman"/>
          <w:noProof/>
          <w:sz w:val="24"/>
          <w:szCs w:val="24"/>
        </w:rPr>
        <w:t>(Deseo, 2012)</w:t>
      </w:r>
      <w:r>
        <w:rPr>
          <w:rFonts w:ascii="Times New Roman" w:hAnsi="Times New Roman" w:cs="Times New Roman"/>
          <w:sz w:val="24"/>
          <w:szCs w:val="24"/>
        </w:rPr>
        <w:fldChar w:fldCharType="end"/>
      </w:r>
      <w:r>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Pr>
          <w:rFonts w:ascii="Times New Roman" w:hAnsi="Times New Roman" w:cs="Times New Roman"/>
          <w:sz w:val="24"/>
          <w:szCs w:val="24"/>
        </w:rPr>
        <w:fldChar w:fldCharType="separate"/>
      </w:r>
      <w:r w:rsidRPr="008458A5">
        <w:rPr>
          <w:rFonts w:ascii="Times New Roman" w:hAnsi="Times New Roman" w:cs="Times New Roman"/>
          <w:noProof/>
          <w:sz w:val="24"/>
          <w:szCs w:val="24"/>
        </w:rPr>
        <w:t>(Panda et al., 1991; Tekrony and Egli,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5558E98"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Pr="00953022">
        <w:rPr>
          <w:rFonts w:ascii="Times New Roman" w:hAnsi="Times New Roman" w:cs="Times New Roman"/>
          <w:color w:val="000000" w:themeColor="text1"/>
          <w:sz w:val="24"/>
          <w:szCs w:val="24"/>
        </w:rPr>
        <w:t>. The main intention of this study is to identify the optimum seeding rate for the nursery trays use for mechanical transplanting and compare the seedling vigor and early plant growth</w:t>
      </w:r>
      <w:r w:rsidRPr="00920DA3">
        <w:rPr>
          <w:rFonts w:ascii="Times New Roman" w:hAnsi="Times New Roman" w:cs="Times New Roman"/>
          <w:color w:val="FF0000"/>
          <w:sz w:val="24"/>
          <w:szCs w:val="24"/>
        </w:rPr>
        <w:t xml:space="preserve"> </w:t>
      </w:r>
      <w:r>
        <w:rPr>
          <w:rFonts w:ascii="Times New Roman" w:hAnsi="Times New Roman" w:cs="Times New Roman"/>
          <w:sz w:val="24"/>
          <w:szCs w:val="24"/>
        </w:rPr>
        <w:t>with direct seedling, wet bed nurseries used for random transplanting and with parachute method of transplanting.</w:t>
      </w:r>
    </w:p>
    <w:p w14:paraId="3E4C0202" w14:textId="77777777" w:rsidR="00BF0FDE" w:rsidRPr="002C40D6"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04F5E7B0" w14:textId="77777777" w:rsidR="00BF0FDE" w:rsidRPr="002E71EE" w:rsidRDefault="00BF0FDE" w:rsidP="00BF0FDE">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68C6000F" w14:textId="77777777" w:rsidR="00BF0FDE" w:rsidRPr="00141C6F" w:rsidRDefault="00BF0FDE" w:rsidP="00BF0FDE">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1.1.1 General</w:t>
      </w:r>
      <w:r>
        <w:rPr>
          <w:rFonts w:ascii="Times New Roman" w:hAnsi="Times New Roman" w:cs="Times New Roman"/>
          <w:b/>
          <w:color w:val="000000" w:themeColor="text1"/>
        </w:rPr>
        <w:t xml:space="preserve"> </w:t>
      </w:r>
      <w:r w:rsidRPr="000B33CD">
        <w:rPr>
          <w:rFonts w:ascii="Times New Roman" w:hAnsi="Times New Roman" w:cs="Times New Roman"/>
          <w:b/>
          <w:color w:val="000000" w:themeColor="text1"/>
        </w:rPr>
        <w:t>Objective</w:t>
      </w:r>
      <w:bookmarkEnd w:id="4"/>
    </w:p>
    <w:p w14:paraId="0EFD3756" w14:textId="77777777" w:rsidR="00BF0FDE" w:rsidRPr="00685E2F"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2340A9B2" w14:textId="77777777" w:rsidR="00BF0FDE" w:rsidRPr="00141C6F" w:rsidRDefault="00BF0FDE" w:rsidP="00BF0FDE">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1.1.2 Specific</w:t>
      </w:r>
      <w:r>
        <w:rPr>
          <w:rFonts w:ascii="Times New Roman" w:hAnsi="Times New Roman" w:cs="Times New Roman"/>
          <w:b/>
          <w:color w:val="000000" w:themeColor="text1"/>
        </w:rPr>
        <w:t xml:space="preserve"> </w:t>
      </w:r>
      <w:r w:rsidRPr="000B33CD">
        <w:rPr>
          <w:rFonts w:ascii="Times New Roman" w:hAnsi="Times New Roman" w:cs="Times New Roman"/>
          <w:b/>
          <w:color w:val="000000" w:themeColor="text1"/>
        </w:rPr>
        <w:t>Objective</w:t>
      </w:r>
      <w:bookmarkEnd w:id="5"/>
    </w:p>
    <w:p w14:paraId="02BAE823" w14:textId="77777777" w:rsidR="00BF0FDE" w:rsidRPr="00685E2F"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57682B5B"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52541515"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B99AFF"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317C16B5" w14:textId="77777777" w:rsidR="00BF0FDE"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007FF127" w14:textId="77777777" w:rsidR="00BF0FDE" w:rsidRPr="00EA3D86" w:rsidRDefault="00BF0FDE" w:rsidP="00BF0FDE">
      <w:pPr>
        <w:autoSpaceDE w:val="0"/>
        <w:autoSpaceDN w:val="0"/>
        <w:adjustRightInd w:val="0"/>
        <w:spacing w:before="120" w:after="120" w:line="480" w:lineRule="auto"/>
        <w:jc w:val="both"/>
        <w:rPr>
          <w:rFonts w:ascii="Times New Roman" w:hAnsi="Times New Roman" w:cs="Times New Roman"/>
          <w:sz w:val="24"/>
          <w:szCs w:val="24"/>
        </w:rPr>
      </w:pPr>
    </w:p>
    <w:p w14:paraId="47531F03" w14:textId="77777777" w:rsidR="00BF0FDE" w:rsidRPr="000B33CD"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5AD9989F" w14:textId="77777777" w:rsidR="00BF0FDE" w:rsidRPr="002E71EE" w:rsidRDefault="00BF0FDE" w:rsidP="00BF0FDE">
      <w:pPr>
        <w:pStyle w:val="Heading1"/>
        <w:spacing w:before="120" w:after="120" w:line="480" w:lineRule="auto"/>
        <w:jc w:val="both"/>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68C0EB98" w14:textId="77777777" w:rsidR="00BF0FDE" w:rsidRPr="00893E01" w:rsidRDefault="00BF0FDE" w:rsidP="00BF0FDE">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Pr="00893E01">
        <w:rPr>
          <w:rFonts w:ascii="Times New Roman" w:hAnsi="Times New Roman" w:cs="Times New Roman"/>
          <w:b/>
          <w:color w:val="000000" w:themeColor="text1"/>
          <w:sz w:val="24"/>
          <w:szCs w:val="24"/>
        </w:rPr>
        <w:t>Rice plant</w:t>
      </w:r>
      <w:bookmarkEnd w:id="8"/>
    </w:p>
    <w:p w14:paraId="4C1B0C45" w14:textId="77777777" w:rsidR="00BF0FDE"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Mekon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44B29C0A" w14:textId="77777777" w:rsidR="00BF0FDE" w:rsidRDefault="00BF0FDE" w:rsidP="00BF0FDE">
      <w:pPr>
        <w:autoSpaceDE w:val="0"/>
        <w:autoSpaceDN w:val="0"/>
        <w:adjustRightInd w:val="0"/>
        <w:spacing w:after="0" w:line="480" w:lineRule="auto"/>
        <w:jc w:val="both"/>
        <w:rPr>
          <w:rFonts w:ascii="Tahoma" w:hAnsi="Tahoma" w:cs="Tahoma"/>
          <w:color w:val="000000" w:themeColor="text1"/>
          <w:sz w:val="17"/>
          <w:szCs w:val="17"/>
        </w:rPr>
      </w:pPr>
    </w:p>
    <w:p w14:paraId="131917D5" w14:textId="77777777" w:rsidR="00BF0FDE" w:rsidRPr="00893E01" w:rsidRDefault="00BF0FDE" w:rsidP="00BF0FDE">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Pr="00893E01">
        <w:rPr>
          <w:rFonts w:ascii="Times New Roman" w:hAnsi="Times New Roman" w:cs="Times New Roman"/>
          <w:b/>
          <w:color w:val="000000" w:themeColor="text1"/>
        </w:rPr>
        <w:t>Botanical Classification</w:t>
      </w:r>
      <w:bookmarkEnd w:id="9"/>
      <w:r w:rsidRPr="00893E01">
        <w:rPr>
          <w:rFonts w:ascii="Times New Roman" w:hAnsi="Times New Roman" w:cs="Times New Roman"/>
          <w:b/>
          <w:color w:val="000000" w:themeColor="text1"/>
        </w:rPr>
        <w:t xml:space="preserve">  </w:t>
      </w:r>
    </w:p>
    <w:p w14:paraId="44B404F2" w14:textId="77777777" w:rsidR="00BF0FDE"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92E8517"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18B4A0A5"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648392E3"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26A6EA1B"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6C6FC6E7"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172E757F" w14:textId="77777777" w:rsidR="00BF0FDE" w:rsidRPr="00C81CC9"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6C5E3A10" w14:textId="77777777" w:rsidR="00BF0FDE" w:rsidRDefault="00BF0FDE" w:rsidP="00BF0FDE">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75E6691A" w14:textId="77777777" w:rsidR="00BF0FDE" w:rsidRPr="00476F60" w:rsidRDefault="00BF0FDE" w:rsidP="00BF0FDE">
      <w:pPr>
        <w:autoSpaceDE w:val="0"/>
        <w:autoSpaceDN w:val="0"/>
        <w:adjustRightInd w:val="0"/>
        <w:spacing w:after="0" w:line="480" w:lineRule="auto"/>
        <w:jc w:val="both"/>
        <w:rPr>
          <w:rFonts w:ascii="Times New Roman" w:hAnsi="Times New Roman" w:cs="Times New Roman"/>
          <w:color w:val="000000" w:themeColor="text1"/>
          <w:sz w:val="24"/>
          <w:szCs w:val="24"/>
        </w:rPr>
      </w:pPr>
    </w:p>
    <w:p w14:paraId="235AFCDD" w14:textId="77777777" w:rsidR="00BF0FDE" w:rsidRDefault="00BF0FDE" w:rsidP="00BF0FDE">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4A36BD8" w14:textId="77777777" w:rsidR="00BF0FDE" w:rsidRPr="00FE69F7" w:rsidRDefault="00BF0FDE" w:rsidP="00BF0FDE">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itattive phase, reproduction phase, ripening phase. The vegetative phase starts from the emergence of the seedlings at the nursery and completes the tillering and stem elongation stages. The vegitative phase phase ends at the panical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3C6D3B33" w14:textId="77777777" w:rsidR="00BF0FDE" w:rsidRPr="003F3EA9" w:rsidRDefault="00BF0FDE" w:rsidP="00BF0FDE">
      <w:pPr>
        <w:spacing w:before="120" w:after="120" w:line="480" w:lineRule="auto"/>
        <w:jc w:val="both"/>
      </w:pPr>
    </w:p>
    <w:p w14:paraId="4584E593" w14:textId="77777777" w:rsidR="00BF0FDE" w:rsidRPr="00FB14B6" w:rsidRDefault="00BF0FDE" w:rsidP="00BF0FDE">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2.2 Paddy Cultivation in Sri Lanka</w:t>
      </w:r>
      <w:bookmarkEnd w:id="10"/>
      <w:r w:rsidRPr="00FB14B6">
        <w:rPr>
          <w:rFonts w:ascii="Times New Roman" w:hAnsi="Times New Roman" w:cs="Times New Roman"/>
          <w:b/>
          <w:color w:val="000000" w:themeColor="text1"/>
          <w:sz w:val="24"/>
          <w:szCs w:val="24"/>
        </w:rPr>
        <w:t xml:space="preserve"> </w:t>
      </w:r>
    </w:p>
    <w:p w14:paraId="16680E4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Maha season and 249,000 </w:t>
      </w:r>
      <w:r>
        <w:rPr>
          <w:rFonts w:ascii="Times New Roman" w:hAnsi="Times New Roman" w:cs="Times New Roman"/>
          <w:sz w:val="24"/>
          <w:szCs w:val="24"/>
        </w:rPr>
        <w:lastRenderedPageBreak/>
        <w:t xml:space="preserve">hectares in Yala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30F84D0D" w14:textId="77777777" w:rsidR="00BF0FDE" w:rsidRDefault="00BF0FDE" w:rsidP="00BF0FDE">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40B0B959" w14:textId="77777777" w:rsidR="00BF0FDE" w:rsidRPr="007F28F4"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56C36C10" w14:textId="77777777" w:rsidR="00BF0FDE" w:rsidRDefault="00BF0FDE" w:rsidP="00BF0FDE">
      <w:pPr>
        <w:spacing w:before="120" w:after="120" w:line="480" w:lineRule="auto"/>
        <w:jc w:val="both"/>
        <w:rPr>
          <w:rFonts w:ascii="Times New Roman" w:hAnsi="Times New Roman" w:cs="Times New Roman"/>
          <w:b/>
          <w:sz w:val="24"/>
          <w:szCs w:val="24"/>
        </w:rPr>
      </w:pPr>
    </w:p>
    <w:p w14:paraId="22158EC3" w14:textId="77777777" w:rsidR="00BF0FDE" w:rsidRPr="00FB14B6" w:rsidRDefault="00BF0FDE" w:rsidP="00BF0FDE">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2.3 Constrains to the Rice Cultivation in Sri Lanka</w:t>
      </w:r>
      <w:bookmarkEnd w:id="11"/>
    </w:p>
    <w:p w14:paraId="3012865D" w14:textId="77777777" w:rsidR="00BF0FDE" w:rsidRDefault="00BF0FDE" w:rsidP="00BF0FDE">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B9681D"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0DC019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34FA2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426CB7C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5FD232F0"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DF91A80" w14:textId="77777777" w:rsidR="00BF0FDE" w:rsidRPr="002D62B3"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Sri Lanka during the past deca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787A56E5" w14:textId="77777777" w:rsidR="00BF0FDE" w:rsidRPr="003A2064" w:rsidRDefault="00BF0FDE" w:rsidP="00BF0FDE">
      <w:pPr>
        <w:spacing w:before="120" w:after="120" w:line="480" w:lineRule="auto"/>
        <w:jc w:val="both"/>
      </w:pPr>
    </w:p>
    <w:p w14:paraId="08648A74" w14:textId="77777777" w:rsidR="00BF0FDE" w:rsidRPr="000B33CD" w:rsidRDefault="00BF0FDE" w:rsidP="00BF0FDE">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14202FFA" w14:textId="77777777" w:rsidR="00BF0FDE" w:rsidRDefault="00BF0FDE" w:rsidP="00BF0FDE">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31DD4743"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lastRenderedPageBreak/>
        <w:t xml:space="preserve">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1103AD16"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5513CD01"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F89">
        <w:rPr>
          <w:rFonts w:ascii="Times New Roman" w:hAnsi="Times New Roman" w:cs="Times New Roman"/>
          <w:noProof/>
          <w:color w:val="000000" w:themeColor="text1"/>
          <w:sz w:val="24"/>
          <w:szCs w:val="24"/>
        </w:rPr>
        <w:t>(Sangeetha and Baskar,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73AC790D"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w:t>
      </w:r>
      <w:r>
        <w:rPr>
          <w:rFonts w:ascii="Times New Roman" w:hAnsi="Times New Roman" w:cs="Times New Roman"/>
          <w:color w:val="000000" w:themeColor="text1"/>
          <w:sz w:val="24"/>
          <w:szCs w:val="24"/>
        </w:rPr>
        <w:lastRenderedPageBreak/>
        <w:t xml:space="preserve">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from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3AACD1D2" w14:textId="77777777" w:rsidR="00BF0FDE" w:rsidRDefault="00BF0FDE" w:rsidP="00BF0FDE">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12FA46EC" w14:textId="77777777" w:rsidR="00BF0FDE" w:rsidRPr="000B33CD" w:rsidRDefault="00BF0FDE" w:rsidP="00BF0FDE">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267F9936" w14:textId="77777777" w:rsidR="00BF0FDE" w:rsidRDefault="00BF0FDE" w:rsidP="00BF0FDE">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w:t>
      </w:r>
      <w:r w:rsidRPr="008E715E">
        <w:rPr>
          <w:rFonts w:ascii="Times New Roman" w:hAnsi="Times New Roman" w:cs="Times New Roman"/>
          <w:sz w:val="24"/>
          <w:szCs w:val="24"/>
        </w:rPr>
        <w:lastRenderedPageBreak/>
        <w:t xml:space="preserve">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08257F6B"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95D456"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FF9E05"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w:t>
      </w:r>
      <w:r>
        <w:rPr>
          <w:rFonts w:ascii="Times New Roman" w:hAnsi="Times New Roman" w:cs="Times New Roman"/>
          <w:sz w:val="24"/>
          <w:szCs w:val="24"/>
        </w:rPr>
        <w:lastRenderedPageBreak/>
        <w:t xml:space="preserve">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85DD0D3"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2211287" w14:textId="77777777" w:rsidR="00BF0FDE" w:rsidRDefault="00BF0FDE" w:rsidP="00BF0FDE">
      <w:pPr>
        <w:spacing w:before="120" w:after="120" w:line="480" w:lineRule="auto"/>
        <w:jc w:val="both"/>
        <w:rPr>
          <w:rFonts w:ascii="Times New Roman" w:hAnsi="Times New Roman" w:cs="Times New Roman"/>
          <w:sz w:val="24"/>
          <w:szCs w:val="24"/>
        </w:rPr>
      </w:pPr>
    </w:p>
    <w:p w14:paraId="79D0CA1D" w14:textId="77777777" w:rsidR="00BF0FDE" w:rsidRPr="00FB14B6" w:rsidRDefault="00BF0FDE" w:rsidP="00BF0FDE">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9E6AB27" w14:textId="77777777" w:rsidR="00BF0FDE" w:rsidRDefault="00BF0FDE" w:rsidP="00BF0FDE">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140D150"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EAA8AE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AC6F6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w:t>
      </w:r>
    </w:p>
    <w:p w14:paraId="5F9EC902"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9922CF3"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7D358EB" w14:textId="77777777" w:rsidR="00BF0FDE" w:rsidRDefault="00BF0FDE" w:rsidP="00BF0FDE">
      <w:pPr>
        <w:spacing w:line="480" w:lineRule="auto"/>
        <w:jc w:val="both"/>
        <w:rPr>
          <w:rFonts w:ascii="Times New Roman" w:hAnsi="Times New Roman" w:cs="Times New Roman"/>
          <w:sz w:val="24"/>
          <w:szCs w:val="24"/>
        </w:rPr>
      </w:pPr>
    </w:p>
    <w:p w14:paraId="720705C3" w14:textId="77777777" w:rsidR="00BF0FDE" w:rsidRPr="000B33CD" w:rsidRDefault="00BF0FDE" w:rsidP="00BF0FDE">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t>2.52 Parachute method</w:t>
      </w:r>
      <w:bookmarkEnd w:id="15"/>
    </w:p>
    <w:p w14:paraId="1274F43E" w14:textId="77777777" w:rsidR="00BF0FDE" w:rsidRDefault="00BF0FDE" w:rsidP="00BF0FDE">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2BCA9F4E" w14:textId="77777777" w:rsidR="00BF0FDE" w:rsidRDefault="00BF0FDE" w:rsidP="00BF0FDE">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174E3055" w14:textId="77777777" w:rsidR="00BF0FDE" w:rsidRDefault="00BF0FDE" w:rsidP="00BF0FDE">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2DA0DAD0" w14:textId="77777777" w:rsidR="00BF0FDE" w:rsidRDefault="00BF0FDE" w:rsidP="00BF0FDE">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EF71E4E" w14:textId="77777777" w:rsidR="00BF0FDE" w:rsidRDefault="00BF0FDE" w:rsidP="00BF0FDE">
      <w:pPr>
        <w:pStyle w:val="Heading3"/>
        <w:spacing w:before="120" w:after="120" w:line="480" w:lineRule="auto"/>
        <w:jc w:val="both"/>
        <w:rPr>
          <w:rFonts w:asciiTheme="minorHAnsi" w:eastAsiaTheme="minorHAnsi" w:hAnsiTheme="minorHAnsi" w:cstheme="minorBidi"/>
          <w:color w:val="auto"/>
          <w:sz w:val="22"/>
          <w:szCs w:val="22"/>
        </w:rPr>
      </w:pPr>
    </w:p>
    <w:p w14:paraId="3952476A" w14:textId="77777777" w:rsidR="00BF0FDE" w:rsidRPr="000B33CD" w:rsidRDefault="00BF0FDE" w:rsidP="00BF0FDE">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248A8660" w14:textId="77777777" w:rsidR="00BF0FDE" w:rsidRDefault="00BF0FDE" w:rsidP="00BF0FDE">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7151D4AF" w14:textId="77777777" w:rsidR="00BF0FDE" w:rsidRDefault="00BF0FDE" w:rsidP="00BF0FDE">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6B59262C"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frequend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61A55B4"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4B56ADA3" w14:textId="77777777" w:rsidR="00BF0FDE" w:rsidRDefault="00BF0FDE" w:rsidP="00BF0FDE">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5750187C" w14:textId="77777777" w:rsidR="00BF0FDE" w:rsidRDefault="00BF0FDE" w:rsidP="00BF0FDE">
      <w:pPr>
        <w:spacing w:line="480" w:lineRule="auto"/>
        <w:jc w:val="both"/>
      </w:pPr>
    </w:p>
    <w:p w14:paraId="36C837D2" w14:textId="77777777" w:rsidR="00BF0FDE" w:rsidRPr="002E71EE" w:rsidRDefault="00BF0FDE" w:rsidP="00BF0FDE">
      <w:pPr>
        <w:pStyle w:val="Heading4"/>
        <w:spacing w:line="480" w:lineRule="auto"/>
        <w:jc w:val="both"/>
        <w:rPr>
          <w:rFonts w:ascii="Times New Roman" w:hAnsi="Times New Roman" w:cs="Times New Roman"/>
          <w:b/>
          <w:i w:val="0"/>
          <w:color w:val="000000" w:themeColor="text1"/>
          <w:sz w:val="24"/>
          <w:szCs w:val="24"/>
        </w:rPr>
      </w:pPr>
      <w:bookmarkStart w:id="17" w:name="_Toc531804676"/>
      <w:r w:rsidRPr="002E71EE">
        <w:rPr>
          <w:rFonts w:ascii="Times New Roman" w:hAnsi="Times New Roman" w:cs="Times New Roman"/>
          <w:b/>
          <w:i w:val="0"/>
          <w:color w:val="000000" w:themeColor="text1"/>
          <w:sz w:val="24"/>
          <w:szCs w:val="24"/>
        </w:rPr>
        <w:t>2.531 Transplanter</w:t>
      </w:r>
      <w:bookmarkEnd w:id="17"/>
      <w:r w:rsidRPr="002E71EE">
        <w:rPr>
          <w:rFonts w:ascii="Times New Roman" w:hAnsi="Times New Roman" w:cs="Times New Roman"/>
          <w:b/>
          <w:i w:val="0"/>
          <w:color w:val="000000" w:themeColor="text1"/>
          <w:sz w:val="24"/>
          <w:szCs w:val="24"/>
        </w:rPr>
        <w:t xml:space="preserve"> </w:t>
      </w:r>
    </w:p>
    <w:p w14:paraId="3A1246E9" w14:textId="77777777" w:rsidR="00BF0FDE" w:rsidRDefault="00BF0FDE" w:rsidP="00BF0FDE">
      <w:pPr>
        <w:spacing w:after="120" w:line="480" w:lineRule="auto"/>
        <w:jc w:val="both"/>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6A372764"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w:t>
      </w:r>
      <w:r>
        <w:rPr>
          <w:rFonts w:ascii="Times New Roman" w:hAnsi="Times New Roman" w:cs="Times New Roman"/>
          <w:sz w:val="24"/>
          <w:szCs w:val="24"/>
        </w:rPr>
        <w:lastRenderedPageBreak/>
        <w:t xml:space="preserve">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60EF23DB"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inorder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 K. M. S. 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Pr>
          <w:rFonts w:ascii="Times New Roman" w:hAnsi="Times New Roman" w:cs="Times New Roman"/>
          <w:sz w:val="24"/>
          <w:szCs w:val="24"/>
        </w:rPr>
        <w:lastRenderedPageBreak/>
        <w:t xml:space="preserve">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513F846A" w14:textId="77777777" w:rsidR="00BF0FDE" w:rsidRDefault="00BF0FDE" w:rsidP="00BF0FDE">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0CC7BA04" w14:textId="77777777" w:rsidR="00BF0FDE" w:rsidRDefault="00BF0FDE" w:rsidP="00BF0FDE">
      <w:pPr>
        <w:spacing w:after="120" w:line="480" w:lineRule="auto"/>
        <w:jc w:val="both"/>
        <w:rPr>
          <w:rFonts w:ascii="Times New Roman" w:hAnsi="Times New Roman" w:cs="Times New Roman"/>
          <w:sz w:val="24"/>
          <w:szCs w:val="24"/>
        </w:rPr>
      </w:pPr>
    </w:p>
    <w:p w14:paraId="6537E752" w14:textId="77777777" w:rsidR="00BF0FDE" w:rsidRDefault="00BF0FDE" w:rsidP="00BF0FDE">
      <w:pPr>
        <w:spacing w:after="120" w:line="480" w:lineRule="auto"/>
        <w:jc w:val="both"/>
        <w:rPr>
          <w:rFonts w:ascii="Times New Roman" w:hAnsi="Times New Roman" w:cs="Times New Roman"/>
          <w:sz w:val="24"/>
          <w:szCs w:val="24"/>
        </w:rPr>
      </w:pPr>
    </w:p>
    <w:p w14:paraId="2CB213A6" w14:textId="77777777" w:rsidR="00BF0FDE" w:rsidRPr="00D67A37" w:rsidRDefault="00BF0FDE" w:rsidP="00BF0FDE">
      <w:pPr>
        <w:spacing w:after="120" w:line="480" w:lineRule="auto"/>
        <w:jc w:val="both"/>
        <w:rPr>
          <w:rFonts w:ascii="Times New Roman" w:hAnsi="Times New Roman" w:cs="Times New Roman"/>
          <w:sz w:val="24"/>
          <w:szCs w:val="24"/>
        </w:rPr>
      </w:pPr>
    </w:p>
    <w:p w14:paraId="46A89F7F" w14:textId="77777777" w:rsidR="00BF0FDE" w:rsidRPr="00CE1A1D" w:rsidRDefault="00BF0FDE" w:rsidP="00BF0FDE">
      <w:pPr>
        <w:pStyle w:val="Heading4"/>
        <w:spacing w:line="480" w:lineRule="auto"/>
        <w:jc w:val="both"/>
        <w:rPr>
          <w:rFonts w:ascii="Times New Roman" w:hAnsi="Times New Roman" w:cs="Times New Roman"/>
          <w:b/>
          <w:i w:val="0"/>
          <w:color w:val="000000" w:themeColor="text1"/>
          <w:sz w:val="24"/>
          <w:szCs w:val="24"/>
        </w:rPr>
      </w:pPr>
      <w:bookmarkStart w:id="18" w:name="_Toc531804677"/>
      <w:r w:rsidRPr="00CE1A1D">
        <w:rPr>
          <w:rFonts w:ascii="Times New Roman" w:hAnsi="Times New Roman" w:cs="Times New Roman"/>
          <w:b/>
          <w:i w:val="0"/>
          <w:color w:val="000000" w:themeColor="text1"/>
          <w:sz w:val="24"/>
          <w:szCs w:val="24"/>
        </w:rPr>
        <w:t>2.532 Problems with Mechanical Transplanting in Sri Lanka</w:t>
      </w:r>
      <w:bookmarkEnd w:id="18"/>
    </w:p>
    <w:p w14:paraId="4DFB9CF5" w14:textId="77777777" w:rsidR="00BF0FDE" w:rsidRPr="002E71EE" w:rsidRDefault="00BF0FDE" w:rsidP="00BF0FDE">
      <w:p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w:t>
      </w:r>
      <w:r>
        <w:rPr>
          <w:rFonts w:ascii="Times New Roman" w:hAnsi="Times New Roman" w:cs="Times New Roman"/>
          <w:sz w:val="24"/>
          <w:szCs w:val="24"/>
        </w:rPr>
        <w:lastRenderedPageBreak/>
        <w:t xml:space="preserve">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8C14A54"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A4D64DD"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w:t>
      </w:r>
      <w:r>
        <w:rPr>
          <w:rFonts w:ascii="Times New Roman" w:hAnsi="Times New Roman" w:cs="Times New Roman"/>
          <w:sz w:val="24"/>
          <w:szCs w:val="24"/>
        </w:rPr>
        <w:lastRenderedPageBreak/>
        <w:t xml:space="preserve">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6233EC9"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512C9051"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w:t>
      </w:r>
      <w:r>
        <w:rPr>
          <w:rFonts w:ascii="Times New Roman" w:hAnsi="Times New Roman" w:cs="Times New Roman"/>
          <w:sz w:val="24"/>
          <w:szCs w:val="24"/>
        </w:rPr>
        <w:lastRenderedPageBreak/>
        <w:t xml:space="preserve">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5A95176" w14:textId="77777777" w:rsidR="00BF0FD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BA6F422" w14:textId="77777777" w:rsidR="00BF0FDE" w:rsidRPr="002E71EE" w:rsidRDefault="00BF0FDE" w:rsidP="00BF0FD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F09525" w14:textId="77777777" w:rsidR="00BF0FDE" w:rsidRPr="002E71EE" w:rsidRDefault="00BF0FDE" w:rsidP="00BF0FDE">
      <w:pPr>
        <w:pStyle w:val="Heading2"/>
        <w:jc w:val="both"/>
        <w:rPr>
          <w:rFonts w:ascii="Times New Roman" w:hAnsi="Times New Roman" w:cs="Times New Roman"/>
          <w:b/>
          <w:color w:val="000000" w:themeColor="text1"/>
          <w:sz w:val="24"/>
          <w:szCs w:val="24"/>
        </w:rPr>
      </w:pPr>
      <w:bookmarkStart w:id="19" w:name="_Toc531804678"/>
      <w:r w:rsidRPr="002E71EE">
        <w:rPr>
          <w:rFonts w:ascii="Times New Roman" w:hAnsi="Times New Roman" w:cs="Times New Roman"/>
          <w:b/>
          <w:color w:val="000000" w:themeColor="text1"/>
          <w:sz w:val="24"/>
          <w:szCs w:val="24"/>
        </w:rPr>
        <w:t>2.6 Seeding rate</w:t>
      </w:r>
      <w:bookmarkEnd w:id="19"/>
    </w:p>
    <w:p w14:paraId="3E966949" w14:textId="77777777" w:rsidR="00BF0FDE" w:rsidRDefault="00BF0FDE" w:rsidP="00BF0FDE">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toacie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w:t>
      </w:r>
      <w:r w:rsidRPr="00B32F3F">
        <w:rPr>
          <w:rFonts w:ascii="Times New Roman" w:hAnsi="Times New Roman" w:cs="Times New Roman"/>
          <w:sz w:val="24"/>
          <w:szCs w:val="24"/>
        </w:rPr>
        <w:lastRenderedPageBreak/>
        <w:t xml:space="preserve">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2B51DBE1" w14:textId="77777777" w:rsidR="00BF0FDE" w:rsidRDefault="00BF0FDE" w:rsidP="00BF0FDE">
      <w:pPr>
        <w:spacing w:before="120" w:after="120" w:line="480" w:lineRule="auto"/>
        <w:jc w:val="both"/>
        <w:rPr>
          <w:rFonts w:ascii="Times New Roman" w:hAnsi="Times New Roman" w:cs="Times New Roman"/>
          <w:sz w:val="24"/>
          <w:szCs w:val="24"/>
        </w:rPr>
      </w:pPr>
      <w:r w:rsidRPr="00B32F3F">
        <w:rPr>
          <w:rFonts w:ascii="Times New Roman" w:hAnsi="Times New Roman" w:cs="Times New Roman"/>
          <w:sz w:val="24"/>
          <w:szCs w:val="24"/>
        </w:rPr>
        <w:t xml:space="preserve"> </w:t>
      </w:r>
      <w:r>
        <w:rPr>
          <w:rFonts w:ascii="Times New Roman" w:hAnsi="Times New Roman" w:cs="Times New Roman"/>
          <w:sz w:val="24"/>
          <w:szCs w:val="24"/>
        </w:rPr>
        <w:t xml:space="preserve">The method of crop establishment preferred by the farmers has an direct impact on the seeding rate as it changes according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0B33CD">
        <w:rPr>
          <w:rFonts w:ascii="Times New Roman" w:hAnsi="Times New Roman" w:cs="Times New Roman"/>
          <w:noProof/>
          <w:sz w:val="24"/>
          <w:szCs w:val="24"/>
        </w:rPr>
        <w:t>(Alizadeh et al., 2011; Columbia and Division, 2013; A. Islam et al., 2016; A. K. M.S. Islam et al., 2015; Islam and Khan, 2017)</w:t>
      </w:r>
      <w:r>
        <w:rPr>
          <w:rFonts w:ascii="Times New Roman" w:hAnsi="Times New Roman" w:cs="Times New Roman"/>
          <w:sz w:val="24"/>
          <w:szCs w:val="24"/>
        </w:rPr>
        <w:fldChar w:fldCharType="end"/>
      </w:r>
    </w:p>
    <w:p w14:paraId="7E6D0FB7"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tillered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00DC89" w14:textId="77777777" w:rsidR="00BF0FDE" w:rsidRDefault="00BF0FDE" w:rsidP="00BF0FDE">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w:t>
      </w:r>
      <w:r>
        <w:rPr>
          <w:rFonts w:ascii="Times New Roman" w:hAnsi="Times New Roman" w:cs="Times New Roman"/>
          <w:sz w:val="24"/>
          <w:szCs w:val="24"/>
        </w:rPr>
        <w:lastRenderedPageBreak/>
        <w:t xml:space="preserve">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11953C0" w14:textId="77777777" w:rsidR="00BF0FDE" w:rsidRDefault="00BF0FDE" w:rsidP="00BF0FDE">
      <w:pPr>
        <w:spacing w:line="480" w:lineRule="auto"/>
        <w:jc w:val="both"/>
      </w:pPr>
    </w:p>
    <w:p w14:paraId="73AEE0BC" w14:textId="77777777" w:rsidR="00BF0FDE" w:rsidRDefault="00BF0FDE" w:rsidP="00BF0FDE">
      <w:pPr>
        <w:pStyle w:val="Heading2"/>
        <w:spacing w:line="480" w:lineRule="auto"/>
        <w:jc w:val="both"/>
        <w:rPr>
          <w:rFonts w:ascii="Times New Roman" w:hAnsi="Times New Roman" w:cs="Times New Roman"/>
          <w:b/>
          <w:color w:val="auto"/>
          <w:sz w:val="24"/>
          <w:szCs w:val="24"/>
        </w:rPr>
      </w:pPr>
      <w:bookmarkStart w:id="20" w:name="_Toc531804679"/>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20"/>
    </w:p>
    <w:p w14:paraId="16F09365" w14:textId="77777777" w:rsidR="00BF0FDE" w:rsidRDefault="00BF0FDE" w:rsidP="00BF0FDE">
      <w:pPr>
        <w:spacing w:after="0" w:line="48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2653505A" w14:textId="77777777" w:rsidR="00BF0FDE" w:rsidRDefault="00BF0FDE" w:rsidP="00BF0FDE">
      <w:pPr>
        <w:spacing w:before="240" w:after="0" w:line="480" w:lineRule="auto"/>
        <w:jc w:val="both"/>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653E4B2F" w14:textId="77777777" w:rsidR="00BF0FDE" w:rsidRDefault="00BF0FDE" w:rsidP="00BF0FDE">
      <w:pPr>
        <w:spacing w:before="240" w:after="0" w:line="480" w:lineRule="auto"/>
        <w:jc w:val="both"/>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w:t>
      </w:r>
      <w:r>
        <w:lastRenderedPageBreak/>
        <w:t xml:space="preserve">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21D736A6" w14:textId="77777777" w:rsidR="00BF0FDE" w:rsidRDefault="00BF0FDE" w:rsidP="00BF0FDE">
      <w:pPr>
        <w:spacing w:before="240" w:after="0" w:line="480" w:lineRule="auto"/>
        <w:jc w:val="both"/>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4DFCCAD5" w14:textId="77777777" w:rsidR="00D44163" w:rsidRDefault="00D44163" w:rsidP="00D44163">
      <w:bookmarkStart w:id="21" w:name="_GoBack"/>
      <w:bookmarkEnd w:id="21"/>
    </w:p>
    <w:p w14:paraId="75FE1C5A" w14:textId="77777777" w:rsidR="00D44163" w:rsidRDefault="00D44163" w:rsidP="00D44163"/>
    <w:p w14:paraId="309293C5" w14:textId="77777777" w:rsidR="00D44163" w:rsidRDefault="00D44163" w:rsidP="00D44163"/>
    <w:p w14:paraId="023BB5C7" w14:textId="77777777" w:rsidR="00D44163" w:rsidRDefault="00D44163" w:rsidP="00D44163"/>
    <w:p w14:paraId="47B9322A" w14:textId="77777777" w:rsidR="00D44163" w:rsidRDefault="00D44163" w:rsidP="00D44163"/>
    <w:p w14:paraId="26C648CF" w14:textId="77777777" w:rsidR="00D44163" w:rsidRDefault="00D44163" w:rsidP="00D44163"/>
    <w:p w14:paraId="1FE3E59F" w14:textId="77777777" w:rsidR="00D44163" w:rsidRDefault="00D44163" w:rsidP="00D44163"/>
    <w:p w14:paraId="04ECD5FD" w14:textId="77777777" w:rsidR="00D44163" w:rsidRDefault="00D44163" w:rsidP="00D44163"/>
    <w:p w14:paraId="0CD9FA7E" w14:textId="77777777" w:rsidR="00D44163" w:rsidRDefault="00D44163" w:rsidP="00D44163"/>
    <w:p w14:paraId="216B745D" w14:textId="77777777" w:rsidR="00D44163" w:rsidRDefault="00D44163" w:rsidP="00D44163"/>
    <w:p w14:paraId="325BDD4A" w14:textId="77777777" w:rsidR="00D44163" w:rsidRDefault="00D44163" w:rsidP="00D44163"/>
    <w:p w14:paraId="094540FE" w14:textId="77777777" w:rsidR="00D44163" w:rsidRDefault="00D44163" w:rsidP="00D44163"/>
    <w:p w14:paraId="40DB1356" w14:textId="77777777" w:rsidR="00D44163" w:rsidRDefault="00D44163" w:rsidP="00D44163"/>
    <w:p w14:paraId="2F819386" w14:textId="77777777" w:rsidR="00D44163" w:rsidRDefault="00D44163" w:rsidP="00D44163"/>
    <w:p w14:paraId="190547E2" w14:textId="77777777" w:rsidR="00D44163" w:rsidRDefault="00D44163" w:rsidP="00D44163"/>
    <w:p w14:paraId="7AA37886" w14:textId="77777777" w:rsidR="00D44163" w:rsidRDefault="00D44163" w:rsidP="00D44163"/>
    <w:p w14:paraId="6C539B32" w14:textId="77777777" w:rsidR="00D44163" w:rsidRDefault="00D44163" w:rsidP="00D44163"/>
    <w:p w14:paraId="5E75CA5E" w14:textId="77777777" w:rsidR="00D44163" w:rsidRDefault="00D44163" w:rsidP="00D44163"/>
    <w:p w14:paraId="67E16611" w14:textId="77777777" w:rsidR="00D44163" w:rsidRDefault="00D44163" w:rsidP="00D44163"/>
    <w:p w14:paraId="4D1585EC" w14:textId="77777777" w:rsidR="00D44163" w:rsidRDefault="00D44163" w:rsidP="00D44163"/>
    <w:p w14:paraId="4DBF9037" w14:textId="77777777" w:rsidR="00D44163" w:rsidRDefault="00D44163" w:rsidP="00D44163">
      <w:pPr>
        <w:rPr>
          <w:color w:val="FF0000"/>
        </w:rPr>
      </w:pPr>
    </w:p>
    <w:p w14:paraId="490C73E2" w14:textId="77777777" w:rsidR="00D44163" w:rsidRDefault="00D44163" w:rsidP="00D44163">
      <w:pPr>
        <w:rPr>
          <w:color w:val="FF0000"/>
        </w:rPr>
      </w:pPr>
    </w:p>
    <w:p w14:paraId="7DC68023" w14:textId="77777777" w:rsidR="00D44163" w:rsidRDefault="00D44163" w:rsidP="00D44163">
      <w:pPr>
        <w:rPr>
          <w:color w:val="FF0000"/>
        </w:rPr>
      </w:pPr>
    </w:p>
    <w:p w14:paraId="432EB327" w14:textId="77777777" w:rsidR="00D44163" w:rsidRDefault="00D44163" w:rsidP="00D44163">
      <w:pPr>
        <w:rPr>
          <w:color w:val="FF0000"/>
        </w:rPr>
      </w:pPr>
    </w:p>
    <w:p w14:paraId="719BC37F" w14:textId="77777777" w:rsidR="00D44163" w:rsidRDefault="00D44163" w:rsidP="00D44163">
      <w:pPr>
        <w:rPr>
          <w:color w:val="FF0000"/>
        </w:rPr>
      </w:pPr>
    </w:p>
    <w:p w14:paraId="7FA7C14A" w14:textId="77777777" w:rsidR="00D44163" w:rsidRDefault="00D44163" w:rsidP="00D44163">
      <w:pPr>
        <w:rPr>
          <w:color w:val="FF0000"/>
        </w:rPr>
      </w:pPr>
    </w:p>
    <w:p w14:paraId="61AF3249" w14:textId="77777777" w:rsidR="00D44163" w:rsidRDefault="00D44163" w:rsidP="00D44163">
      <w:pPr>
        <w:rPr>
          <w:color w:val="FF0000"/>
        </w:rPr>
      </w:pPr>
    </w:p>
    <w:p w14:paraId="192904D8" w14:textId="77777777" w:rsidR="00D44163" w:rsidRDefault="00D44163" w:rsidP="00D44163">
      <w:pPr>
        <w:rPr>
          <w:color w:val="FF0000"/>
        </w:rPr>
      </w:pPr>
    </w:p>
    <w:p w14:paraId="55ABA2A4" w14:textId="77777777" w:rsidR="00D44163" w:rsidRDefault="00D44163" w:rsidP="00D44163">
      <w:pPr>
        <w:rPr>
          <w:color w:val="FF0000"/>
        </w:rPr>
      </w:pPr>
    </w:p>
    <w:p w14:paraId="348B550E" w14:textId="77777777" w:rsidR="00D44163" w:rsidRDefault="00D44163" w:rsidP="00D44163">
      <w:pPr>
        <w:rPr>
          <w:color w:val="FF0000"/>
        </w:rPr>
      </w:pPr>
    </w:p>
    <w:p w14:paraId="604ACE01" w14:textId="77777777" w:rsidR="00D44163" w:rsidRDefault="00D44163" w:rsidP="00D44163">
      <w:pPr>
        <w:rPr>
          <w:color w:val="FF0000"/>
        </w:rPr>
      </w:pPr>
    </w:p>
    <w:p w14:paraId="30CDE6FD" w14:textId="77777777" w:rsidR="00D44163" w:rsidRDefault="00D44163" w:rsidP="00D44163">
      <w:pPr>
        <w:rPr>
          <w:color w:val="FF0000"/>
        </w:rPr>
      </w:pPr>
    </w:p>
    <w:p w14:paraId="66233D97" w14:textId="77777777" w:rsidR="00D44163" w:rsidRDefault="00D44163" w:rsidP="00D44163">
      <w:pPr>
        <w:rPr>
          <w:color w:val="FF0000"/>
        </w:rPr>
      </w:pPr>
    </w:p>
    <w:p w14:paraId="70FEC735" w14:textId="77777777" w:rsidR="00D44163" w:rsidRDefault="00D44163" w:rsidP="00D44163">
      <w:pPr>
        <w:rPr>
          <w:color w:val="FF0000"/>
        </w:rPr>
      </w:pPr>
    </w:p>
    <w:p w14:paraId="792D3808" w14:textId="77777777" w:rsidR="00D44163" w:rsidRDefault="00D44163" w:rsidP="00D44163">
      <w:pPr>
        <w:rPr>
          <w:color w:val="FF0000"/>
        </w:rPr>
      </w:pPr>
    </w:p>
    <w:p w14:paraId="56CB8DCE" w14:textId="77777777" w:rsidR="00D44163" w:rsidRDefault="00D44163" w:rsidP="00D44163">
      <w:pPr>
        <w:rPr>
          <w:color w:val="FF0000"/>
        </w:rPr>
      </w:pPr>
    </w:p>
    <w:p w14:paraId="5A0BFE43" w14:textId="77777777" w:rsidR="00D44163" w:rsidRDefault="00D44163" w:rsidP="00D44163">
      <w:pPr>
        <w:rPr>
          <w:color w:val="FF0000"/>
        </w:rPr>
      </w:pPr>
    </w:p>
    <w:p w14:paraId="192635CC" w14:textId="77777777" w:rsidR="00D44163" w:rsidRDefault="00D44163" w:rsidP="00D44163">
      <w:pPr>
        <w:rPr>
          <w:color w:val="FF0000"/>
        </w:rPr>
      </w:pPr>
    </w:p>
    <w:p w14:paraId="69EA8456" w14:textId="77777777" w:rsidR="00D44163" w:rsidRDefault="00D44163" w:rsidP="00D44163">
      <w:pPr>
        <w:rPr>
          <w:color w:val="FF0000"/>
        </w:rPr>
      </w:pPr>
    </w:p>
    <w:p w14:paraId="64E3BE0B" w14:textId="77777777" w:rsidR="00D44163" w:rsidRDefault="00D44163" w:rsidP="00D44163">
      <w:pPr>
        <w:rPr>
          <w:color w:val="FF0000"/>
        </w:rPr>
      </w:pPr>
    </w:p>
    <w:p w14:paraId="0FFE8DEE" w14:textId="77777777" w:rsidR="00D44163" w:rsidRDefault="00D44163" w:rsidP="00D44163">
      <w:pPr>
        <w:rPr>
          <w:color w:val="FF0000"/>
        </w:rPr>
      </w:pPr>
    </w:p>
    <w:p w14:paraId="3397A673" w14:textId="77777777" w:rsidR="00D44163" w:rsidRDefault="00D44163" w:rsidP="00D44163"/>
    <w:p w14:paraId="5BD94C16" w14:textId="77777777" w:rsidR="00D44163" w:rsidRDefault="00D44163" w:rsidP="00D44163"/>
    <w:p w14:paraId="3A48DEAE" w14:textId="77777777" w:rsidR="00D44163" w:rsidRDefault="00D44163" w:rsidP="00D44163"/>
    <w:p w14:paraId="18938843" w14:textId="77777777" w:rsidR="00D44163" w:rsidRDefault="00D44163" w:rsidP="00D44163"/>
    <w:p w14:paraId="6EDF3E04" w14:textId="77777777" w:rsidR="00D44163" w:rsidRDefault="00D44163" w:rsidP="00D44163"/>
    <w:p w14:paraId="055B0AD4" w14:textId="77777777" w:rsidR="00D44163" w:rsidRDefault="00D44163" w:rsidP="00D44163"/>
    <w:p w14:paraId="10BB25BC" w14:textId="77777777" w:rsidR="00D44163" w:rsidRDefault="00D44163" w:rsidP="00D44163"/>
    <w:p w14:paraId="76A3520B" w14:textId="77777777" w:rsidR="00D44163" w:rsidRDefault="00D44163" w:rsidP="00D44163"/>
    <w:p w14:paraId="728F6B66" w14:textId="77777777" w:rsidR="00D44163" w:rsidRDefault="00D44163" w:rsidP="00D44163"/>
    <w:p w14:paraId="03182E8E" w14:textId="77777777" w:rsidR="00D44163" w:rsidRDefault="00D44163" w:rsidP="00D44163"/>
    <w:p w14:paraId="51BEB2DC" w14:textId="77777777" w:rsidR="00D44163" w:rsidRDefault="00D44163" w:rsidP="00D44163"/>
    <w:p w14:paraId="1BE08163" w14:textId="77777777" w:rsidR="00D44163" w:rsidRDefault="00D44163" w:rsidP="00D44163"/>
    <w:p w14:paraId="0ED066D2" w14:textId="77777777" w:rsidR="00D44163" w:rsidRDefault="00D44163" w:rsidP="00D44163"/>
    <w:p w14:paraId="6C052E13" w14:textId="77777777" w:rsidR="00D44163" w:rsidRDefault="00D44163" w:rsidP="00D44163"/>
    <w:p w14:paraId="1DC57A0D" w14:textId="77777777" w:rsidR="00D44163" w:rsidRDefault="00D44163" w:rsidP="00D44163"/>
    <w:p w14:paraId="3BE814F9" w14:textId="77777777" w:rsidR="00D44163" w:rsidRDefault="00D44163" w:rsidP="00D44163"/>
    <w:p w14:paraId="51795C8A" w14:textId="77777777" w:rsidR="00D44163" w:rsidRDefault="00D44163" w:rsidP="00D44163"/>
    <w:p w14:paraId="37DFE9EF" w14:textId="77777777" w:rsidR="00D44163" w:rsidRDefault="00D44163" w:rsidP="00D44163"/>
    <w:p w14:paraId="241E3A76" w14:textId="77777777" w:rsidR="00D44163" w:rsidRDefault="00D44163" w:rsidP="00D44163"/>
    <w:p w14:paraId="36B58308" w14:textId="77777777" w:rsidR="00D44163" w:rsidRDefault="00D44163" w:rsidP="00D44163"/>
    <w:p w14:paraId="6C708C4A" w14:textId="77777777" w:rsidR="00D44163" w:rsidRDefault="00D44163" w:rsidP="00D44163"/>
    <w:p w14:paraId="34C2F08A" w14:textId="77777777" w:rsidR="00D44163" w:rsidRDefault="00D44163" w:rsidP="00D44163"/>
    <w:p w14:paraId="3592A923" w14:textId="77777777" w:rsidR="00D44163" w:rsidRDefault="00D44163" w:rsidP="00D44163"/>
    <w:p w14:paraId="566F76BC" w14:textId="77777777" w:rsidR="00D44163" w:rsidRDefault="00D44163" w:rsidP="00D44163"/>
    <w:p w14:paraId="0D2AEE08" w14:textId="77777777" w:rsidR="00D44163" w:rsidRDefault="00D44163" w:rsidP="00D44163"/>
    <w:p w14:paraId="42FA5351" w14:textId="77777777" w:rsidR="00D44163" w:rsidRDefault="00D44163" w:rsidP="00D44163"/>
    <w:p w14:paraId="185B1CED" w14:textId="77777777" w:rsidR="00D44163" w:rsidRDefault="00D44163" w:rsidP="00D44163"/>
    <w:p w14:paraId="7A71630C" w14:textId="77777777" w:rsidR="00D44163" w:rsidRDefault="00D44163" w:rsidP="00D44163"/>
    <w:p w14:paraId="6AF1B0FA" w14:textId="77777777" w:rsidR="00D44163" w:rsidRDefault="00D44163" w:rsidP="00D44163"/>
    <w:p w14:paraId="551F5D22" w14:textId="77777777" w:rsidR="00D44163" w:rsidRDefault="00D44163" w:rsidP="00D44163"/>
    <w:p w14:paraId="2F44B400" w14:textId="77777777" w:rsidR="00D44163" w:rsidRDefault="00D44163" w:rsidP="00D44163"/>
    <w:p w14:paraId="79BA24E2" w14:textId="77777777" w:rsidR="00D44163" w:rsidRDefault="00D44163" w:rsidP="00D44163"/>
    <w:p w14:paraId="7525FDD7" w14:textId="77777777" w:rsidR="00D44163" w:rsidRDefault="00D44163" w:rsidP="00D44163"/>
    <w:p w14:paraId="4D88182B" w14:textId="77777777" w:rsidR="00D44163" w:rsidRDefault="00D44163" w:rsidP="00D44163"/>
    <w:p w14:paraId="7913F538" w14:textId="77777777" w:rsidR="00D44163" w:rsidRDefault="00D44163" w:rsidP="00D44163"/>
    <w:p w14:paraId="0DB3701D" w14:textId="77777777" w:rsidR="00D44163" w:rsidRDefault="00D44163" w:rsidP="00D44163"/>
    <w:p w14:paraId="37E0CB4C" w14:textId="77777777" w:rsidR="00D44163" w:rsidRDefault="00D44163" w:rsidP="00D44163"/>
    <w:p w14:paraId="45E3F661" w14:textId="77777777" w:rsidR="00D44163" w:rsidRPr="00B233DC" w:rsidRDefault="00D44163" w:rsidP="00D44163">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556FC3EC"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3BBC2906" w14:textId="77777777" w:rsidR="00D44163" w:rsidRPr="003C15B6" w:rsidRDefault="00D44163" w:rsidP="00D44163">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Oryza sativa was first cultivated in south-east Asia, India and China between 8 000 and 15 000 years ago (OECD 1999; Normile 2004).</w:t>
      </w:r>
      <w:r w:rsidRPr="003C15B6">
        <w:t xml:space="preserve"> </w:t>
      </w:r>
    </w:p>
    <w:p w14:paraId="3C7EA16C"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Ahn et al. 1992; OECD 1999</w:t>
      </w:r>
    </w:p>
    <w:p w14:paraId="610388B2"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The genus Oryza belongs to the tribe Oryzeae of the family Poaceae (http://www.ncbi.nlm.nih.gov/Taxonomy/Browser/wwwtax.cgi). There are 12 genera within the Oryzeae tribe (Vaughan 1994). The genus Oryza contains approximately 22 species of which 20 are wild species and two, O. sativa and O. glaberrima, are cultivated (Vaughan 1994).</w:t>
      </w:r>
    </w:p>
    <w:p w14:paraId="5F9FF40C" w14:textId="77777777" w:rsidR="00D44163" w:rsidRPr="003C15B6"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O. sativa is the most widely grown of the two cultivated species. It is grown worldwide, including in Asian, North and South American, European Union, Middle Eastern and African countries. O. glaberrima however, is grown solely in West African countries. O. sativa and glaberrima-sativa hybrids are replacing O. glaberrima in many parts of Africa due to higher yields (Linares 2002)</w:t>
      </w:r>
    </w:p>
    <w:p w14:paraId="166252F8" w14:textId="77777777" w:rsidR="00D44163" w:rsidRPr="003C15B6" w:rsidRDefault="00D44163" w:rsidP="00D44163">
      <w:pPr>
        <w:spacing w:line="360" w:lineRule="auto"/>
        <w:rPr>
          <w:rFonts w:ascii="Times New Roman" w:hAnsi="Times New Roman" w:cs="Times New Roman"/>
          <w:color w:val="FF0000"/>
          <w:sz w:val="24"/>
          <w:szCs w:val="24"/>
        </w:rPr>
      </w:pPr>
      <w:r w:rsidRPr="003C15B6">
        <w:rPr>
          <w:color w:val="FF0000"/>
        </w:rPr>
        <w:lastRenderedPageBreak/>
        <w:t>The Biology and Ecology of Rice ( Oryza sativa L .) in Australia</w:t>
      </w:r>
    </w:p>
    <w:p w14:paraId="5515A911" w14:textId="77777777" w:rsidR="00D44163" w:rsidRDefault="00D44163" w:rsidP="00D44163">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Pr>
          <w:rFonts w:ascii="Times New Roman" w:hAnsi="Times New Roman" w:cs="Times New Roman"/>
          <w:sz w:val="24"/>
          <w:szCs w:val="24"/>
        </w:rPr>
        <w:t xml:space="preserve"> </w:t>
      </w:r>
      <w:r w:rsidRPr="00F46C2D">
        <w:rPr>
          <w:rFonts w:ascii="Times New Roman" w:hAnsi="Times New Roman" w:cs="Times New Roman"/>
          <w:sz w:val="24"/>
          <w:szCs w:val="24"/>
        </w:rPr>
        <w:t>moisture favourable to its growth, be it under lowland or upland condition. It</w:t>
      </w:r>
      <w:r>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Pr>
          <w:rFonts w:ascii="Times New Roman" w:hAnsi="Times New Roman" w:cs="Times New Roman"/>
          <w:sz w:val="24"/>
          <w:szCs w:val="24"/>
        </w:rPr>
        <w:t xml:space="preserve"> </w:t>
      </w:r>
      <w:r w:rsidRPr="00F46C2D">
        <w:rPr>
          <w:rFonts w:ascii="Times New Roman" w:hAnsi="Times New Roman" w:cs="Times New Roman"/>
          <w:sz w:val="24"/>
          <w:szCs w:val="24"/>
        </w:rPr>
        <w:t>indispensable caloric cereal food crop in Ghana. Beyond providing sustenance through growing, earning income and consuming, rice plays an integral, but important cultural role in many rural communities of Ghana</w:t>
      </w:r>
    </w:p>
    <w:p w14:paraId="3B03DB20" w14:textId="77777777" w:rsidR="00D44163" w:rsidRPr="00B13339" w:rsidRDefault="00D44163" w:rsidP="00D44163">
      <w:pPr>
        <w:spacing w:line="360" w:lineRule="auto"/>
        <w:rPr>
          <w:rFonts w:ascii="Times New Roman" w:hAnsi="Times New Roman" w:cs="Times New Roman"/>
          <w:color w:val="FF0000"/>
          <w:sz w:val="24"/>
          <w:szCs w:val="24"/>
        </w:rPr>
      </w:pPr>
      <w:r w:rsidRPr="00B13339">
        <w:rPr>
          <w:color w:val="FF0000"/>
        </w:rPr>
        <w:t>“ DIGANG ” RICE ( Oryza sativa L .) UNDER UPLAND CONDITION OF BAWKU , UPPER EAST REGION , GHANA</w:t>
      </w:r>
    </w:p>
    <w:p w14:paraId="1DFA2E53" w14:textId="77777777" w:rsidR="00D44163" w:rsidRDefault="00D44163" w:rsidP="00D44163">
      <w:pPr>
        <w:spacing w:line="360" w:lineRule="auto"/>
        <w:rPr>
          <w:rFonts w:ascii="Times New Roman" w:hAnsi="Times New Roman" w:cs="Times New Roman"/>
          <w:sz w:val="24"/>
          <w:szCs w:val="24"/>
        </w:rPr>
      </w:pPr>
    </w:p>
    <w:p w14:paraId="21CFD582" w14:textId="77777777" w:rsidR="00D44163" w:rsidRDefault="00D44163" w:rsidP="00D44163">
      <w:pPr>
        <w:spacing w:line="360" w:lineRule="auto"/>
        <w:rPr>
          <w:rFonts w:ascii="Times New Roman" w:hAnsi="Times New Roman" w:cs="Times New Roman"/>
          <w:sz w:val="24"/>
          <w:szCs w:val="24"/>
        </w:rPr>
      </w:pPr>
    </w:p>
    <w:p w14:paraId="3D3EAE46" w14:textId="77777777" w:rsidR="00D44163" w:rsidRPr="000C45A5" w:rsidRDefault="00D44163" w:rsidP="00D44163">
      <w:pPr>
        <w:pStyle w:val="Heading2"/>
        <w:rPr>
          <w:rFonts w:ascii="Times New Roman" w:hAnsi="Times New Roman" w:cs="Times New Roman"/>
          <w:b/>
          <w:color w:val="auto"/>
          <w:sz w:val="40"/>
          <w:szCs w:val="40"/>
        </w:rPr>
      </w:pPr>
      <w:bookmarkStart w:id="22" w:name="_Toc529958336"/>
      <w:r w:rsidRPr="000C45A5">
        <w:rPr>
          <w:rFonts w:ascii="Times New Roman" w:hAnsi="Times New Roman" w:cs="Times New Roman"/>
          <w:b/>
          <w:color w:val="auto"/>
          <w:sz w:val="40"/>
          <w:szCs w:val="40"/>
        </w:rPr>
        <w:t>2</w:t>
      </w:r>
      <w:bookmarkStart w:id="23" w:name="_Hlk531435486"/>
      <w:r w:rsidRPr="000C45A5">
        <w:rPr>
          <w:rFonts w:ascii="Times New Roman" w:hAnsi="Times New Roman" w:cs="Times New Roman"/>
          <w:b/>
          <w:color w:val="auto"/>
          <w:sz w:val="40"/>
          <w:szCs w:val="40"/>
        </w:rPr>
        <w:t>.4 Constrains with Rice Cultivation in Sri Lanka</w:t>
      </w:r>
      <w:bookmarkEnd w:id="22"/>
    </w:p>
    <w:p w14:paraId="28B0894D" w14:textId="77777777" w:rsidR="00D44163" w:rsidRDefault="00D44163" w:rsidP="00D44163"/>
    <w:p w14:paraId="17900898" w14:textId="77777777" w:rsidR="00D44163" w:rsidRDefault="00D44163" w:rsidP="00D44163">
      <w:r w:rsidRPr="00966042">
        <w:t xml:space="preserve">low yield of transplanted rice, poor nursery management seems to be a major cause due to which seedlings cannot perform well after transplanting in the main fiel </w:t>
      </w:r>
    </w:p>
    <w:p w14:paraId="0BA67CD9"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D104B34" w14:textId="77777777" w:rsidR="00D44163" w:rsidRPr="008040DD" w:rsidRDefault="00D44163" w:rsidP="00D44163">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4521D079" w14:textId="77777777" w:rsidR="00D44163" w:rsidRDefault="00D44163" w:rsidP="00D44163">
      <w:pPr>
        <w:rPr>
          <w:color w:val="FF0000"/>
        </w:rPr>
      </w:pPr>
      <w:r>
        <w:t>Labor cost accounts the biggest input cost for rice production (</w:t>
      </w:r>
      <w:r w:rsidRPr="008040DD">
        <w:rPr>
          <w:color w:val="FF0000"/>
        </w:rPr>
        <w:t>Clayton, 2010).</w:t>
      </w:r>
    </w:p>
    <w:p w14:paraId="3D478FD8" w14:textId="77777777" w:rsidR="00D44163" w:rsidRPr="00F37562" w:rsidRDefault="00D44163" w:rsidP="00D44163">
      <w:r w:rsidRPr="00F37562">
        <w:t>There is a need to explore establishment methods (EM) that require</w:t>
      </w:r>
      <w:r>
        <w:t xml:space="preserve"> </w:t>
      </w:r>
      <w:r w:rsidRPr="00F37562">
        <w:t>less labour but still allow the crop to be transplanted on time since labour scarcity has emerged as a serious problem in rice cultivation in Sri Lanka. Direct seeding (DS) is practiced as a solution but, apart from irregular stand establishment, the most disastrous constraint in DS is the invasion of weeds</w:t>
      </w:r>
      <w:r>
        <w:t xml:space="preserve"> a</w:t>
      </w:r>
      <w:r w:rsidRPr="00A81059">
        <w:t>nd weedy rice (Marambe 2009; Gunawardana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labour use in transplanting while facilitating the timeliness crop establishment.</w:t>
      </w:r>
    </w:p>
    <w:p w14:paraId="7D661BCB" w14:textId="77777777" w:rsidR="00D44163" w:rsidRPr="00A81059" w:rsidRDefault="00D44163" w:rsidP="00D44163">
      <w:pPr>
        <w:rPr>
          <w:color w:val="FF0000"/>
        </w:rPr>
      </w:pPr>
      <w:r w:rsidRPr="00A81059">
        <w:rPr>
          <w:color w:val="FF0000"/>
        </w:rPr>
        <w:t>Impact of varieties, spacing and seedling management on growth and yield of mechanicaly transplanted rice</w:t>
      </w:r>
    </w:p>
    <w:p w14:paraId="51454224" w14:textId="77777777" w:rsidR="00D44163" w:rsidRDefault="00D44163" w:rsidP="00D44163">
      <w:pPr>
        <w:rPr>
          <w:color w:val="FF0000"/>
        </w:rPr>
      </w:pPr>
    </w:p>
    <w:p w14:paraId="6907419B" w14:textId="77777777" w:rsidR="00D44163" w:rsidRDefault="00D44163" w:rsidP="00D44163">
      <w:pPr>
        <w:rPr>
          <w:color w:val="FF0000"/>
        </w:rPr>
      </w:pPr>
    </w:p>
    <w:p w14:paraId="566CD20A" w14:textId="77777777" w:rsidR="00D44163" w:rsidRDefault="00D44163" w:rsidP="00D44163">
      <w:pPr>
        <w:rPr>
          <w:color w:val="FF0000"/>
        </w:rPr>
      </w:pPr>
    </w:p>
    <w:p w14:paraId="27C2B7B4" w14:textId="77777777" w:rsidR="00D44163" w:rsidRPr="00535DB9" w:rsidRDefault="00D44163" w:rsidP="00D44163">
      <w:pPr>
        <w:rPr>
          <w:color w:val="FF0000"/>
        </w:rPr>
      </w:pPr>
    </w:p>
    <w:p w14:paraId="740E47B5" w14:textId="77777777" w:rsidR="00D44163" w:rsidRPr="00C7087F" w:rsidRDefault="00D44163" w:rsidP="00D44163">
      <w:r>
        <w:t xml:space="preserve">Industrialization, migration of agricultural labor to other job and high labor wage are the threat for sustainable rice production as well as food security. Labor crisis and high wage is particularly critical during peak labor-need periods, which typically occur during rice transplanting and harvesting. </w:t>
      </w:r>
      <w:r w:rsidRPr="008040DD">
        <w:rPr>
          <w:color w:val="FF0000"/>
        </w:rPr>
        <w:t>Tray soil</w:t>
      </w:r>
    </w:p>
    <w:p w14:paraId="62E1EA5B" w14:textId="77777777" w:rsidR="00D44163" w:rsidRDefault="00D44163" w:rsidP="00D44163">
      <w:r>
        <w:t>To overcome these, farm mechanization has been considered as an important remedial measure. In recent time, transplanting and harvesting machinery are considered top priority for sustainable rice production.</w:t>
      </w:r>
    </w:p>
    <w:p w14:paraId="0FE88BCA" w14:textId="77777777" w:rsidR="00D44163" w:rsidRPr="00C7087F" w:rsidRDefault="00D44163" w:rsidP="00D44163">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About 156 man-days per hectare are required for producing rice. Forty five man-days are consumed for seedling raising and transplanting which is about 29% of the total labor requirement.</w:t>
      </w:r>
      <w:r w:rsidRPr="00C7087F">
        <w:rPr>
          <w:color w:val="FF0000"/>
        </w:rPr>
        <w:t xml:space="preserve"> </w:t>
      </w:r>
      <w:r w:rsidRPr="008040DD">
        <w:rPr>
          <w:color w:val="FF0000"/>
        </w:rPr>
        <w:t>Tray soil</w:t>
      </w:r>
    </w:p>
    <w:p w14:paraId="674778FB" w14:textId="77777777" w:rsidR="00D44163" w:rsidRPr="00667AFB" w:rsidRDefault="00D44163" w:rsidP="00D44163">
      <w:pPr>
        <w:rPr>
          <w:color w:val="C00000"/>
        </w:rPr>
      </w:pPr>
      <w:r w:rsidRPr="00667AFB">
        <w:t>Mechanisation of small holding will play an important role in increasing rice production.</w:t>
      </w:r>
      <w:r>
        <w:rPr>
          <w:color w:val="C00000"/>
        </w:rPr>
        <w:t>status and prostpectus</w:t>
      </w:r>
    </w:p>
    <w:p w14:paraId="3BF922A8" w14:textId="77777777" w:rsidR="00D44163" w:rsidRDefault="00D44163" w:rsidP="00D44163"/>
    <w:p w14:paraId="5FB348F7" w14:textId="77777777" w:rsidR="00D44163" w:rsidRPr="00667AFB" w:rsidRDefault="00D44163" w:rsidP="00D44163">
      <w:pPr>
        <w:rPr>
          <w:color w:val="C00000"/>
        </w:rPr>
      </w:pPr>
      <w:r>
        <w:t>Manual paddy transplanting is the tedious, laborious and time consuming operations requiring about 250-300 man h ha-1 which is roughly 25% of total labor requirement of rice production [</w:t>
      </w:r>
      <w:r w:rsidRPr="00182F56">
        <w:rPr>
          <w:color w:val="00B0F0"/>
        </w:rPr>
        <w:t>11]. Mufti AI, Khan AS. 1995. Performance evaluation of Yanmar paddy transplanter in Pakistan. Agricultural mechanization in Asia, Africa and Latin America. 26 (1): 31-36</w:t>
      </w:r>
      <w:r>
        <w:t>.</w:t>
      </w:r>
      <w:r w:rsidRPr="00182F56">
        <w:rPr>
          <w:color w:val="C00000"/>
        </w:rPr>
        <w:t xml:space="preserve"> </w:t>
      </w:r>
      <w:r>
        <w:rPr>
          <w:color w:val="C00000"/>
        </w:rPr>
        <w:t>status and prostpectus</w:t>
      </w:r>
    </w:p>
    <w:p w14:paraId="7C0325EF" w14:textId="77777777" w:rsidR="00D44163" w:rsidRDefault="00D44163" w:rsidP="00D44163">
      <w:r w:rsidRPr="00535DB9">
        <w:t>At transplanting time, there is acute shortage of labour. This results in increased labour wages and a delayed transplanting operation. In some cases, a proper crop stand is not maintained by the hired labour. Hence there is an urgent need to have mechanization in rice production which will result in reducing the labour work and time consumed. Mechanical transplanting</w:t>
      </w:r>
      <w:r>
        <w:t xml:space="preserve"> </w:t>
      </w:r>
      <w:r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FD34BD8" w14:textId="77777777" w:rsidR="00D44163" w:rsidRPr="00652E66" w:rsidRDefault="00D44163" w:rsidP="00D44163">
      <w:r w:rsidRPr="00535DB9">
        <w:rPr>
          <w:color w:val="C00000"/>
        </w:rPr>
        <w:t>development and performance evaluation</w:t>
      </w:r>
    </w:p>
    <w:p w14:paraId="0811676D" w14:textId="77777777" w:rsidR="00D44163" w:rsidRPr="00652E66" w:rsidRDefault="00D44163" w:rsidP="00D44163">
      <w:r w:rsidRPr="00652E66">
        <w:t>Proper seed rate is not maintained and non uniform seed delivery observed many times. This leads to uneven plant stand.</w:t>
      </w:r>
      <w:r w:rsidRPr="00535DB9">
        <w:rPr>
          <w:color w:val="C00000"/>
        </w:rPr>
        <w:t>development and performance evaluation</w:t>
      </w:r>
    </w:p>
    <w:p w14:paraId="1EB97ECA" w14:textId="77777777" w:rsidR="00D44163" w:rsidRDefault="00D44163" w:rsidP="00D44163"/>
    <w:p w14:paraId="4D41DC15" w14:textId="77777777" w:rsidR="00D44163" w:rsidRPr="00B06EF0" w:rsidRDefault="00D44163" w:rsidP="00D44163">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72A4DD27" w14:textId="77777777" w:rsidR="00D44163" w:rsidRPr="00652E66" w:rsidRDefault="00D44163" w:rsidP="00D44163">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39C524F8" w14:textId="77777777" w:rsidR="00D44163" w:rsidRDefault="00D44163" w:rsidP="00D44163">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5B28050D" w14:textId="77777777" w:rsidR="00D44163" w:rsidRPr="00213BFC" w:rsidRDefault="00D44163" w:rsidP="00D44163">
      <w:pPr>
        <w:rPr>
          <w:color w:val="FF0000"/>
        </w:rPr>
      </w:pPr>
    </w:p>
    <w:p w14:paraId="29569E16" w14:textId="77777777" w:rsidR="00D44163" w:rsidRDefault="00D44163" w:rsidP="00D44163">
      <w:pPr>
        <w:rPr>
          <w:sz w:val="48"/>
          <w:szCs w:val="48"/>
        </w:rPr>
      </w:pPr>
      <w:r w:rsidRPr="00213BFC">
        <w:rPr>
          <w:sz w:val="48"/>
          <w:szCs w:val="48"/>
        </w:rPr>
        <w:t>crisis of labour</w:t>
      </w:r>
    </w:p>
    <w:p w14:paraId="7AFB8E13" w14:textId="77777777" w:rsidR="00D44163" w:rsidRPr="00213BFC" w:rsidRDefault="00D44163" w:rsidP="00D44163">
      <w:pPr>
        <w:rPr>
          <w:color w:val="FF0000"/>
          <w:sz w:val="48"/>
          <w:szCs w:val="48"/>
        </w:rPr>
      </w:pPr>
      <w:r w:rsidRPr="00213BFC">
        <w:rPr>
          <w:sz w:val="24"/>
          <w:szCs w:val="24"/>
        </w:rPr>
        <w:t>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labor saving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1F86782C" w14:textId="77777777" w:rsidR="00D44163" w:rsidRDefault="00D44163" w:rsidP="00D44163">
      <w:r>
        <w:t xml:space="preserve">Because of the good off-farm employment opportunities available in the area and the prevailing hot season, the persons already engaged in non-farm jobs are generally reluctant to perform rice transplantation.Therefore, frequent shortage of labour always has been reported during the season. The other common problems associated with the rice transplantation by hired labour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t xml:space="preserve"> </w:t>
      </w:r>
      <w:r w:rsidRPr="007D23A8">
        <w:rPr>
          <w:color w:val="FF0000"/>
        </w:rPr>
        <w:t>Diffusion Possibilities of Mechanical Rice Transplanters</w:t>
      </w:r>
    </w:p>
    <w:p w14:paraId="04BD00D6" w14:textId="77777777" w:rsidR="00D44163" w:rsidRDefault="00D44163" w:rsidP="00D44163">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1D5C4D7" w14:textId="77777777" w:rsidR="00D44163" w:rsidRDefault="00D44163" w:rsidP="00D44163"/>
    <w:p w14:paraId="60ED67A9" w14:textId="77777777" w:rsidR="00D44163" w:rsidRPr="00C257E4" w:rsidRDefault="00D44163" w:rsidP="00D44163">
      <w:pPr>
        <w:rPr>
          <w:color w:val="FF0000"/>
        </w:rPr>
      </w:pPr>
      <w:r w:rsidRPr="00C257E4">
        <w:rPr>
          <w:color w:val="FF0000"/>
        </w:rPr>
        <w:t>Direct seeded rice: purely a site specific technology</w:t>
      </w:r>
    </w:p>
    <w:p w14:paraId="0EAEAC65" w14:textId="77777777" w:rsidR="00D44163" w:rsidRDefault="00D44163" w:rsidP="00D44163">
      <w:r w:rsidRPr="00DD115B">
        <w:t>Though a contract system for undertaking transplanting evolved during this period, the careless attitude of contract labourers (aggressive pulling of seedlings from the nursery, clipping seedlings and transplanting at more depth with insufficient plant density, etc) to complete the work in the shortest possible time has been affecting the productivity of rice in Bangladesh. Though the work standards have been declining, these contract labourers have started demanding higher wages every year.</w:t>
      </w:r>
    </w:p>
    <w:p w14:paraId="5E1844AE" w14:textId="77777777" w:rsidR="00D44163" w:rsidRPr="00DD115B" w:rsidRDefault="00D44163" w:rsidP="00D44163">
      <w:pPr>
        <w:rPr>
          <w:color w:val="FF0000"/>
        </w:rPr>
      </w:pPr>
      <w:r w:rsidRPr="00DD115B">
        <w:rPr>
          <w:color w:val="FF0000"/>
        </w:rPr>
        <w:t>Transplanting Rice Seedling Using Machine Transplanter : a Potential Step</w:t>
      </w:r>
    </w:p>
    <w:p w14:paraId="640FA492" w14:textId="77777777" w:rsidR="00D44163" w:rsidRDefault="00D44163" w:rsidP="00D44163"/>
    <w:p w14:paraId="47295B51" w14:textId="77777777" w:rsidR="00D44163" w:rsidRDefault="00D44163" w:rsidP="00D44163">
      <w:r>
        <w:t>The shifting agronomy to direct-seeded rice, necessitated by the</w:t>
      </w:r>
    </w:p>
    <w:p w14:paraId="18A109F2" w14:textId="77777777" w:rsidR="00D44163" w:rsidRDefault="00D44163" w:rsidP="00D44163">
      <w:r>
        <w:t>unavailability of labour for transplanting, has exacerbated weed problems such as Echinochloa spp. (Marambe and Amarasinghe, 2002), the sedges (Marambe, 2006) and weedy rice (Marambe and Amarasinghe, 2000; Marambe, 2005). In</w:t>
      </w:r>
      <w:r w:rsidRPr="003475B3">
        <w:t xml:space="preserve"> </w:t>
      </w:r>
    </w:p>
    <w:p w14:paraId="75074262" w14:textId="77777777" w:rsidR="00D44163" w:rsidRPr="003475B3" w:rsidRDefault="00D44163" w:rsidP="00D44163">
      <w:pPr>
        <w:rPr>
          <w:color w:val="FF0000"/>
        </w:rPr>
      </w:pPr>
      <w:r w:rsidRPr="003475B3">
        <w:rPr>
          <w:color w:val="FF0000"/>
        </w:rPr>
        <w:t>WEEDY RICE: EVOLUTION, THREATS, AND MANAGEMENT B. Marambe Department of Crop Science, Faculty of Agriculture, University of Peradeniya, Sri Lanka.</w:t>
      </w:r>
    </w:p>
    <w:p w14:paraId="328A8FA8" w14:textId="77777777" w:rsidR="00D44163" w:rsidRDefault="00D44163" w:rsidP="00D44163"/>
    <w:p w14:paraId="08B5E2CC" w14:textId="77777777" w:rsidR="00D44163" w:rsidRDefault="00D44163" w:rsidP="00D44163">
      <w:r>
        <w:t>In rice, the planting methods have an impact on</w:t>
      </w:r>
    </w:p>
    <w:p w14:paraId="44CA5984" w14:textId="77777777" w:rsidR="00D44163" w:rsidRDefault="00D44163" w:rsidP="00D44163">
      <w:r>
        <w:t>the growth and yield besides cultivation cost and labour requirements</w:t>
      </w:r>
    </w:p>
    <w:p w14:paraId="21D8F9A4" w14:textId="77777777" w:rsidR="00D44163" w:rsidRDefault="00D44163" w:rsidP="00D44163">
      <w:r>
        <w:t>(Sanjitha</w:t>
      </w:r>
    </w:p>
    <w:p w14:paraId="1BEDD682" w14:textId="77777777" w:rsidR="00D44163" w:rsidRPr="00B13339" w:rsidRDefault="00D44163" w:rsidP="00D44163">
      <w:pPr>
        <w:rPr>
          <w:color w:val="FF0000"/>
        </w:rPr>
      </w:pPr>
      <w:r>
        <w:t>Rani and Jayakiran, 2010).</w:t>
      </w:r>
      <w:r w:rsidRPr="00B13339">
        <w:t xml:space="preserve"> </w:t>
      </w:r>
      <w:r w:rsidRPr="00B13339">
        <w:rPr>
          <w:color w:val="FF0000"/>
        </w:rPr>
        <w:t>“ DIGANG ” RICE ( Oryza sativa L .) UNDER UPLAND CONDITION OF BAWKU , UPPER EAST REGION , GHANA</w:t>
      </w:r>
    </w:p>
    <w:p w14:paraId="0E4AE91C" w14:textId="77777777" w:rsidR="00D44163" w:rsidRDefault="00D44163" w:rsidP="00D44163"/>
    <w:p w14:paraId="6ADD8D45" w14:textId="77777777" w:rsidR="00D44163" w:rsidRDefault="00D44163" w:rsidP="00D44163"/>
    <w:p w14:paraId="50816F73" w14:textId="77777777" w:rsidR="00D44163" w:rsidRDefault="00D44163" w:rsidP="00D44163"/>
    <w:p w14:paraId="109D7176" w14:textId="77777777" w:rsidR="00D44163" w:rsidRDefault="00D44163" w:rsidP="00D44163"/>
    <w:p w14:paraId="031677D0" w14:textId="77777777" w:rsidR="00D44163" w:rsidRDefault="00D44163" w:rsidP="00D44163"/>
    <w:bookmarkEnd w:id="23"/>
    <w:p w14:paraId="0FFF2608" w14:textId="77777777" w:rsidR="00D44163" w:rsidRDefault="00D44163" w:rsidP="00D44163"/>
    <w:p w14:paraId="4A62AE9D" w14:textId="77777777" w:rsidR="00D44163" w:rsidRDefault="00D44163" w:rsidP="00D44163"/>
    <w:p w14:paraId="46D1A63C" w14:textId="77777777" w:rsidR="00D44163" w:rsidRDefault="00D44163" w:rsidP="00D44163">
      <w:pPr>
        <w:rPr>
          <w:color w:val="FF0000"/>
        </w:rPr>
      </w:pPr>
    </w:p>
    <w:p w14:paraId="73E32688" w14:textId="77777777" w:rsidR="00D44163" w:rsidRDefault="00D44163" w:rsidP="00D44163">
      <w:pPr>
        <w:rPr>
          <w:color w:val="FF0000"/>
        </w:rPr>
      </w:pPr>
    </w:p>
    <w:p w14:paraId="6C4A2E55" w14:textId="77777777" w:rsidR="00D44163" w:rsidRDefault="00D44163" w:rsidP="00D44163">
      <w:pPr>
        <w:rPr>
          <w:color w:val="FF0000"/>
        </w:rPr>
      </w:pPr>
    </w:p>
    <w:p w14:paraId="74E067B0" w14:textId="77777777" w:rsidR="00D44163" w:rsidRDefault="00D44163" w:rsidP="00D44163">
      <w:pPr>
        <w:rPr>
          <w:color w:val="FF0000"/>
        </w:rPr>
      </w:pPr>
    </w:p>
    <w:p w14:paraId="5FF6D208" w14:textId="77777777" w:rsidR="00D44163" w:rsidRDefault="00D44163" w:rsidP="00D44163">
      <w:pPr>
        <w:rPr>
          <w:color w:val="FF0000"/>
        </w:rPr>
      </w:pPr>
    </w:p>
    <w:p w14:paraId="1AE469EE" w14:textId="77777777" w:rsidR="00D44163" w:rsidRDefault="00D44163" w:rsidP="00D44163">
      <w:pPr>
        <w:rPr>
          <w:color w:val="FF0000"/>
        </w:rPr>
      </w:pPr>
    </w:p>
    <w:p w14:paraId="47C08DF3" w14:textId="77777777" w:rsidR="00D44163" w:rsidRDefault="00D44163" w:rsidP="00D44163">
      <w:pPr>
        <w:rPr>
          <w:color w:val="FF0000"/>
        </w:rPr>
      </w:pPr>
    </w:p>
    <w:p w14:paraId="41128FD9" w14:textId="77777777" w:rsidR="00D44163" w:rsidRDefault="00D44163" w:rsidP="00D44163">
      <w:pPr>
        <w:rPr>
          <w:color w:val="FF0000"/>
        </w:rPr>
      </w:pPr>
    </w:p>
    <w:p w14:paraId="0025593E" w14:textId="77777777" w:rsidR="00D44163" w:rsidRDefault="00D44163" w:rsidP="00D44163">
      <w:pPr>
        <w:rPr>
          <w:color w:val="FF0000"/>
        </w:rPr>
      </w:pPr>
    </w:p>
    <w:p w14:paraId="33DD5818" w14:textId="77777777" w:rsidR="00D44163" w:rsidRDefault="00D44163" w:rsidP="00D44163">
      <w:pPr>
        <w:rPr>
          <w:color w:val="FF0000"/>
        </w:rPr>
      </w:pPr>
    </w:p>
    <w:p w14:paraId="4D896FE1" w14:textId="77777777" w:rsidR="00D44163" w:rsidRDefault="00D44163" w:rsidP="00D44163">
      <w:pPr>
        <w:rPr>
          <w:color w:val="FF0000"/>
        </w:rPr>
      </w:pPr>
    </w:p>
    <w:p w14:paraId="2C95E6D4" w14:textId="77777777" w:rsidR="00D44163" w:rsidRDefault="00D44163" w:rsidP="00D44163">
      <w:pPr>
        <w:rPr>
          <w:color w:val="FF0000"/>
        </w:rPr>
      </w:pPr>
    </w:p>
    <w:p w14:paraId="0DC50F90" w14:textId="77777777" w:rsidR="00D44163" w:rsidRPr="00CC5880" w:rsidRDefault="00D44163" w:rsidP="00D44163">
      <w:pPr>
        <w:rPr>
          <w:color w:val="FF0000"/>
        </w:rPr>
      </w:pPr>
    </w:p>
    <w:p w14:paraId="5BF2B1CC" w14:textId="77777777" w:rsidR="00D44163" w:rsidRDefault="00D44163" w:rsidP="00D44163"/>
    <w:p w14:paraId="089BB894" w14:textId="77777777" w:rsidR="00D44163" w:rsidRPr="00222A90" w:rsidRDefault="00D44163" w:rsidP="00D44163">
      <w:pPr>
        <w:rPr>
          <w:sz w:val="40"/>
          <w:szCs w:val="40"/>
        </w:rPr>
      </w:pPr>
      <w:r w:rsidRPr="00222A90">
        <w:rPr>
          <w:sz w:val="40"/>
          <w:szCs w:val="40"/>
        </w:rPr>
        <w:t>No of seedlings per hill, depth, height of plants</w:t>
      </w:r>
    </w:p>
    <w:p w14:paraId="5904B498" w14:textId="77777777" w:rsidR="00D44163" w:rsidRDefault="00D44163" w:rsidP="00D44163"/>
    <w:p w14:paraId="24911937" w14:textId="77777777" w:rsidR="00D44163" w:rsidRDefault="00D44163" w:rsidP="00D44163">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6D811F54" w14:textId="77777777" w:rsidR="00D44163" w:rsidRDefault="00D44163" w:rsidP="00D44163">
      <w:r w:rsidRPr="00222A90">
        <w:t>The tiller buds formed at the basal node are not suppressed in case of shallow plantings . Therefore, the seedlings should be transplanted at 2 to 3 cm depth. Shallow planting gives better yields. The deeper planting results in an increased height of the plants besides delays and inhibits tillering. The</w:t>
      </w:r>
    </w:p>
    <w:p w14:paraId="0D9BDD3E" w14:textId="77777777" w:rsidR="00D44163" w:rsidRDefault="00D44163" w:rsidP="00D44163"/>
    <w:p w14:paraId="2F835397" w14:textId="77777777" w:rsidR="00D44163" w:rsidRPr="00222A90" w:rsidRDefault="00D44163" w:rsidP="00D44163">
      <w:pPr>
        <w:spacing w:line="360" w:lineRule="auto"/>
        <w:rPr>
          <w:color w:val="FF0000"/>
        </w:rPr>
      </w:pPr>
      <w:r w:rsidRPr="00222A90">
        <w:rPr>
          <w:color w:val="FF0000"/>
        </w:rPr>
        <w:t>(Oryza sativa</w:t>
      </w:r>
    </w:p>
    <w:p w14:paraId="5C2A86F2" w14:textId="77777777" w:rsidR="00D44163" w:rsidRDefault="00D44163" w:rsidP="00D44163"/>
    <w:p w14:paraId="6687C981" w14:textId="77777777" w:rsidR="00D44163" w:rsidRDefault="00D44163" w:rsidP="00D44163">
      <w:r>
        <w:t>Number of seedlings transplanted per hill</w:t>
      </w:r>
    </w:p>
    <w:p w14:paraId="024A40AB" w14:textId="77777777" w:rsidR="00D44163" w:rsidRDefault="00D44163" w:rsidP="00D44163">
      <w:r>
        <w:t>varies from country to country. While in</w:t>
      </w:r>
    </w:p>
    <w:p w14:paraId="759F9BB0" w14:textId="77777777" w:rsidR="00D44163" w:rsidRDefault="00D44163" w:rsidP="00D44163">
      <w:r>
        <w:t>Burma, one to four seedlings are transplanted</w:t>
      </w:r>
    </w:p>
    <w:p w14:paraId="0724984B" w14:textId="77777777" w:rsidR="00D44163" w:rsidRDefault="00D44163" w:rsidP="00D44163">
      <w:r>
        <w:t>per hill, in Sri Lanka only one seedling is</w:t>
      </w:r>
    </w:p>
    <w:p w14:paraId="21F32846" w14:textId="77777777" w:rsidR="00D44163" w:rsidRDefault="00D44163" w:rsidP="00D44163">
      <w:r>
        <w:t>used. Usually, 5 to 7 seedlings are</w:t>
      </w:r>
    </w:p>
    <w:p w14:paraId="085CD3A9" w14:textId="77777777" w:rsidR="00D44163" w:rsidRDefault="00D44163" w:rsidP="00D44163">
      <w:r>
        <w:t>transplanted in Philippines. Results in India</w:t>
      </w:r>
    </w:p>
    <w:p w14:paraId="6C309FC8" w14:textId="77777777" w:rsidR="00D44163" w:rsidRDefault="00D44163" w:rsidP="00D44163">
      <w:r>
        <w:t>indicated that the number of fertile tillers</w:t>
      </w:r>
    </w:p>
    <w:p w14:paraId="206EAE00" w14:textId="77777777" w:rsidR="00D44163" w:rsidRDefault="00D44163" w:rsidP="00D44163">
      <w:r>
        <w:t>were greater with 3-4 seedlings</w:t>
      </w:r>
    </w:p>
    <w:p w14:paraId="5115F0AB" w14:textId="77777777" w:rsidR="00D44163" w:rsidRDefault="00D44163" w:rsidP="00D44163">
      <w:r>
        <w:t>(Hedayetullaha, 1977).</w:t>
      </w:r>
    </w:p>
    <w:p w14:paraId="51BEB293" w14:textId="77777777" w:rsidR="00D44163" w:rsidRDefault="00D44163" w:rsidP="00D44163"/>
    <w:p w14:paraId="1BD5A52B" w14:textId="77777777" w:rsidR="00D44163" w:rsidRDefault="00D44163" w:rsidP="00D44163"/>
    <w:p w14:paraId="6E2E2E72" w14:textId="77777777" w:rsidR="00D44163" w:rsidRDefault="00D44163" w:rsidP="00D44163">
      <w:r>
        <w:t>Planting of different number of seedlings per</w:t>
      </w:r>
    </w:p>
    <w:p w14:paraId="7CB8C4B8" w14:textId="77777777" w:rsidR="00D44163" w:rsidRDefault="00D44163" w:rsidP="00D44163">
      <w:r>
        <w:t>hill produced significant influence on rice</w:t>
      </w:r>
    </w:p>
    <w:p w14:paraId="575FCA0B" w14:textId="77777777" w:rsidR="00D44163" w:rsidRDefault="00D44163" w:rsidP="00D44163">
      <w:r>
        <w:t>growth parameters. Planting of 3-4 seedlings</w:t>
      </w:r>
    </w:p>
    <w:p w14:paraId="10D6E3F0" w14:textId="77777777" w:rsidR="00D44163" w:rsidRDefault="00D44163" w:rsidP="00D44163">
      <w:r>
        <w:t>per hill recorded significantly higher plant</w:t>
      </w:r>
    </w:p>
    <w:p w14:paraId="1EF31CCC" w14:textId="77777777" w:rsidR="00D44163" w:rsidRDefault="00D44163" w:rsidP="00D44163">
      <w:r>
        <w:t>height</w:t>
      </w:r>
    </w:p>
    <w:p w14:paraId="6FA470D5" w14:textId="77777777" w:rsidR="00D44163" w:rsidRDefault="00D44163" w:rsidP="00D44163"/>
    <w:p w14:paraId="12899A76" w14:textId="77777777" w:rsidR="00D44163" w:rsidRDefault="00D44163" w:rsidP="00D44163">
      <w:r>
        <w:t>Maiti and Bhattacharya</w:t>
      </w:r>
    </w:p>
    <w:p w14:paraId="43F756BE" w14:textId="77777777" w:rsidR="00D44163" w:rsidRDefault="00D44163" w:rsidP="00D44163">
      <w:r>
        <w:t>(2011) and Rasool et al., (2013) who reported</w:t>
      </w:r>
    </w:p>
    <w:p w14:paraId="02C78182" w14:textId="77777777" w:rsidR="00D44163" w:rsidRDefault="00D44163" w:rsidP="00D44163">
      <w:r>
        <w:t>that planting of fewer numbers of seedlings</w:t>
      </w:r>
    </w:p>
    <w:p w14:paraId="3ABFFA78" w14:textId="77777777" w:rsidR="00D44163" w:rsidRDefault="00D44163" w:rsidP="00D44163">
      <w:r>
        <w:t>enabled the plant to produce healthy</w:t>
      </w:r>
    </w:p>
    <w:p w14:paraId="71F8A7CF" w14:textId="77777777" w:rsidR="00D44163" w:rsidRDefault="00D44163" w:rsidP="00D44163">
      <w:r>
        <w:t>hill-1</w:t>
      </w:r>
    </w:p>
    <w:p w14:paraId="6B4A955A" w14:textId="77777777" w:rsidR="00D44163" w:rsidRDefault="00D44163" w:rsidP="00D44163">
      <w:r>
        <w:t>leaves and tillers which had undergone</w:t>
      </w:r>
    </w:p>
    <w:p w14:paraId="27507FEE" w14:textId="77777777" w:rsidR="00D44163" w:rsidRDefault="00D44163" w:rsidP="00D44163">
      <w:r>
        <w:t>normal physiological growth and field</w:t>
      </w:r>
    </w:p>
    <w:p w14:paraId="56488608" w14:textId="77777777" w:rsidR="00D44163" w:rsidRDefault="00D44163" w:rsidP="00D44163">
      <w:r>
        <w:t>duration, resulting in more healthy leaf area</w:t>
      </w:r>
    </w:p>
    <w:p w14:paraId="374AC011" w14:textId="77777777" w:rsidR="00D44163" w:rsidRPr="007B10EA" w:rsidRDefault="00D44163" w:rsidP="00D44163">
      <w:pPr>
        <w:rPr>
          <w:color w:val="FF0000"/>
        </w:rPr>
      </w:pPr>
      <w:r w:rsidRPr="007B10EA">
        <w:rPr>
          <w:color w:val="FF0000"/>
        </w:rPr>
        <w:t>Growth and Yield of Machine Transplanted Rice ( Oryza sativa L .) as Influenced by Age and Number of Seedlings</w:t>
      </w:r>
    </w:p>
    <w:p w14:paraId="49B719E0" w14:textId="77777777" w:rsidR="00D44163" w:rsidRDefault="00D44163" w:rsidP="00D44163"/>
    <w:p w14:paraId="10688E14" w14:textId="77777777" w:rsidR="00D44163" w:rsidRDefault="00D44163" w:rsidP="00D44163">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61F57BB" w14:textId="77777777" w:rsidR="00D44163" w:rsidRDefault="00D44163" w:rsidP="00D44163">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4B7558D4" w14:textId="77777777" w:rsidR="00D44163" w:rsidRDefault="00D44163" w:rsidP="00D44163">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6FDDAA2F" w14:textId="77777777" w:rsidR="00D44163" w:rsidRDefault="00D44163" w:rsidP="00D44163">
      <w:r>
        <w:t>transplanted rice. These findings revealed that wider spacing of mechanical transplanter (30 cm) along with tender seedlings helped to increase the grain yield. Keywords: Tender seedlings, plant</w:t>
      </w:r>
    </w:p>
    <w:p w14:paraId="25D6BFDE" w14:textId="77777777" w:rsidR="00D44163" w:rsidRDefault="00D44163" w:rsidP="00D44163"/>
    <w:p w14:paraId="3A8B659D" w14:textId="77777777" w:rsidR="00D44163" w:rsidRDefault="00D44163" w:rsidP="00D44163"/>
    <w:p w14:paraId="10C61A32" w14:textId="77777777" w:rsidR="00D44163" w:rsidRDefault="00D44163" w:rsidP="00D44163">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1AE7A1B2" w14:textId="77777777" w:rsidR="00D44163" w:rsidRDefault="00D44163" w:rsidP="00D44163">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332DF9D" w14:textId="77777777" w:rsidR="00D44163" w:rsidRDefault="00D44163" w:rsidP="00D44163">
      <w:r>
        <w:t>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seedlings density setting, higher seedlings density in tray for BRRI dhan28</w:t>
      </w:r>
    </w:p>
    <w:p w14:paraId="11B95B7C" w14:textId="77777777" w:rsidR="00D44163" w:rsidRDefault="00D44163" w:rsidP="00D44163">
      <w:r>
        <w:t>of mechanical transplanting are to faster in operation and avoid missing hill. Therefore, seedlings density setting should be adjusted to avoid the missing hill.</w:t>
      </w:r>
    </w:p>
    <w:p w14:paraId="0EF76889" w14:textId="77777777" w:rsidR="00D44163" w:rsidRDefault="00D44163" w:rsidP="00D44163"/>
    <w:p w14:paraId="447203FF" w14:textId="77777777" w:rsidR="00D44163" w:rsidRDefault="00D44163" w:rsidP="00D44163">
      <w:r>
        <w:t>Plant to plant spacing: Plant spacing is the major</w:t>
      </w:r>
    </w:p>
    <w:p w14:paraId="65101843" w14:textId="77777777" w:rsidR="00D44163" w:rsidRDefault="00D44163" w:rsidP="00D44163">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357FBF3F" w14:textId="77777777" w:rsidR="00D44163" w:rsidRDefault="00D44163" w:rsidP="00D44163">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00D8A5DD" w14:textId="77777777" w:rsidR="00D44163" w:rsidRDefault="00D44163" w:rsidP="00D44163">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125FB7D3" w14:textId="77777777" w:rsidR="00D44163" w:rsidRDefault="00D44163" w:rsidP="00D44163">
      <w:r>
        <w:t>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seedlings density in</w:t>
      </w:r>
    </w:p>
    <w:p w14:paraId="7D1BD764" w14:textId="77777777" w:rsidR="00D44163" w:rsidRDefault="00D44163" w:rsidP="00D44163">
      <w:r>
        <w:t>settlement in puddled soils also influenced the plant to plant spacing. The distance between plants determined the tray requirement in a transplanting operation and controlled by the space setting options depending on the seedlings density in trays. In mechanically transplanted plots, plant to plant spacing was obtained between 17-20 cm which was depended mostly</w:t>
      </w:r>
    </w:p>
    <w:p w14:paraId="30231672" w14:textId="77777777" w:rsidR="00D44163" w:rsidRDefault="00D44163" w:rsidP="00D44163">
      <w:r>
        <w:t>requirement in a transplanting operation and controlled by the space setting options depending on the seedlings density in trays. In mechanically transplanted plots, plant to plant spacing was obtained between 17-20 cm which was depended mostly on soil type, soil settling time, water height and depth of puddling. In manually transplanted plots, plant spacing varied from</w:t>
      </w:r>
    </w:p>
    <w:p w14:paraId="4D20E011" w14:textId="77777777" w:rsidR="00D44163" w:rsidRDefault="00D44163" w:rsidP="00D44163">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140BF0D" w14:textId="77777777" w:rsidR="00D44163" w:rsidRDefault="00D44163" w:rsidP="00D44163">
      <w:r>
        <w:t>on soil type, soil settling time, water height and depth of puddling. In manually transplanted plots, plant spacing varied from 27 × 25 cm.</w:t>
      </w:r>
    </w:p>
    <w:p w14:paraId="2BEE0527" w14:textId="77777777" w:rsidR="00D44163" w:rsidRDefault="00D44163" w:rsidP="00D44163"/>
    <w:p w14:paraId="6548822F" w14:textId="77777777" w:rsidR="00D44163" w:rsidRDefault="00D44163" w:rsidP="00D44163">
      <w:r>
        <w:t>Grain yield influenced by rice transplanter: Effect of plant spacing on grain yield: Grain yield is a function of inter play</w:t>
      </w:r>
    </w:p>
    <w:p w14:paraId="29B72253" w14:textId="77777777" w:rsidR="00D44163" w:rsidRDefault="00D44163" w:rsidP="00D44163">
      <w:r>
        <w:t>Effect of plant spacing on grain yield: Grain yield is a function of inter play of various yield components such as number of productive tillers, spikelets panicle-1 and 1000 grain weight (Partha and Haque, 2011). The line to line spacing was fixed to 30 cm and plant to plant spacing can be varied in mechanical transplanter. During transplanting, three seedlings interval setting (18.5×30, 20×30 and 21.5×30 cm)</w:t>
      </w:r>
    </w:p>
    <w:p w14:paraId="71AC92D5" w14:textId="77777777" w:rsidR="00D44163" w:rsidRDefault="00D44163" w:rsidP="00D44163">
      <w:r>
        <w:t>was applied from space setting panel of the transplanter. Yield data of those plots in respect to space setting were compared</w:t>
      </w:r>
    </w:p>
    <w:p w14:paraId="0489D691" w14:textId="77777777" w:rsidR="00D44163" w:rsidRDefault="00D44163" w:rsidP="00D44163">
      <w:r>
        <w:t>with manually transplanted rice. It was observed that yield was slightly increased with the increase in plant to plant space setting (Fig. 8). El-Kassa by et al. (2012) conducted field experiment on plant density and seedlings age on two cultivars in</w:t>
      </w:r>
    </w:p>
    <w:p w14:paraId="36F91C6B" w14:textId="77777777" w:rsidR="00D44163" w:rsidRDefault="00D44163" w:rsidP="00D44163">
      <w:r>
        <w:t>Egypt</w:t>
      </w:r>
    </w:p>
    <w:p w14:paraId="0DC40100" w14:textId="77777777" w:rsidR="00D44163" w:rsidRDefault="00D44163" w:rsidP="00D44163"/>
    <w:p w14:paraId="33672575" w14:textId="77777777" w:rsidR="00D44163" w:rsidRDefault="00D44163" w:rsidP="00D44163">
      <w:r>
        <w:t>transplanted rice for both the variety due to use of tender aged seedlings (Fig. 10). This result is in accordance with the findings of Islam (2016) and Islam et al. (2016b). Makarim et al. (2002) stated that the performance of tender aged seedlings showed better than older seedlings. Tillering influenced the panicle intensity as well as grain yield of rice (</w:t>
      </w:r>
    </w:p>
    <w:p w14:paraId="1714C5C9" w14:textId="77777777" w:rsidR="00D44163" w:rsidRDefault="00D44163" w:rsidP="00D44163">
      <w:r>
        <w:t xml:space="preserve"> (Quyen et al., 2004). McHugh et al. (2002) and Thiyagarajan et al. (2002) observed that 8-15 day and 10-day old seedlings transplanted at</w:t>
      </w:r>
    </w:p>
    <w:p w14:paraId="12F4600D" w14:textId="77777777" w:rsidR="00D44163" w:rsidRDefault="00D44163" w:rsidP="00D44163">
      <w:r>
        <w:t>t 25 hills m−2 showed the highest grain yield in Madagascar and Sumatra. Krishna and Biradarpatil (2009) observed high grain</w:t>
      </w:r>
    </w:p>
    <w:p w14:paraId="441596C2" w14:textId="77777777" w:rsidR="00D44163" w:rsidRDefault="00D44163" w:rsidP="00D44163">
      <w:r>
        <w:t>yields of 3.25 t ha-1 with 12-day old seedlings than 8-, 16- and 25-day old seedlings and the yield decline of seedlings of latter</w:t>
      </w:r>
    </w:p>
    <w:p w14:paraId="0B45679F" w14:textId="77777777" w:rsidR="00D44163" w:rsidRDefault="00D44163" w:rsidP="00D44163">
      <w:r>
        <w:t>three ages was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phyllochron development (Anonymous, , 2004).</w:t>
      </w:r>
    </w:p>
    <w:p w14:paraId="00A4FBC2"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45AEF68" w14:textId="77777777" w:rsidR="00D44163" w:rsidRDefault="00D44163" w:rsidP="00D44163"/>
    <w:p w14:paraId="3F9F4FE2" w14:textId="77777777" w:rsidR="00D44163" w:rsidRPr="000C45A5" w:rsidRDefault="00D44163" w:rsidP="00D44163"/>
    <w:p w14:paraId="5DC87401" w14:textId="77777777" w:rsidR="00D44163" w:rsidRPr="000C45A5" w:rsidRDefault="00D44163" w:rsidP="00D44163">
      <w:pPr>
        <w:pStyle w:val="Heading3"/>
        <w:rPr>
          <w:rFonts w:ascii="Times New Roman" w:hAnsi="Times New Roman" w:cs="Times New Roman"/>
          <w:b/>
          <w:color w:val="auto"/>
          <w:sz w:val="40"/>
          <w:szCs w:val="40"/>
        </w:rPr>
      </w:pPr>
      <w:bookmarkStart w:id="24" w:name="_Toc529958339"/>
      <w:bookmarkStart w:id="25" w:name="_Hlk531468067"/>
      <w:r w:rsidRPr="000C45A5">
        <w:rPr>
          <w:rFonts w:ascii="Times New Roman" w:hAnsi="Times New Roman" w:cs="Times New Roman"/>
          <w:b/>
          <w:color w:val="auto"/>
          <w:sz w:val="40"/>
          <w:szCs w:val="40"/>
        </w:rPr>
        <w:t>2.51Wet bed for Random transplanting</w:t>
      </w:r>
      <w:bookmarkEnd w:id="24"/>
    </w:p>
    <w:p w14:paraId="6E174192" w14:textId="77777777" w:rsidR="00D44163" w:rsidRPr="000C45A5" w:rsidRDefault="00D44163" w:rsidP="00D44163">
      <w:pPr>
        <w:rPr>
          <w:sz w:val="40"/>
          <w:szCs w:val="40"/>
        </w:rPr>
      </w:pPr>
    </w:p>
    <w:p w14:paraId="0D3B7DDF" w14:textId="77777777" w:rsidR="00D44163" w:rsidRDefault="00D44163" w:rsidP="00D44163">
      <w:r>
        <w:t>Wet-bed nursery The wet-bed nursery is mainly used in areas where there is enough water. Pre-</w:t>
      </w:r>
    </w:p>
    <w:p w14:paraId="3E5882FE" w14:textId="77777777" w:rsidR="00D44163" w:rsidRPr="00535DB9" w:rsidRDefault="00D44163" w:rsidP="00D44163">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64A61FD7" w14:textId="77777777" w:rsidR="00D44163" w:rsidRDefault="00D44163" w:rsidP="00D44163"/>
    <w:p w14:paraId="54206594" w14:textId="77777777" w:rsidR="00D44163" w:rsidRPr="000C45A5" w:rsidRDefault="00D44163" w:rsidP="00D44163"/>
    <w:p w14:paraId="79E5BCDF" w14:textId="77777777" w:rsidR="00D44163" w:rsidRDefault="00D44163" w:rsidP="00D44163">
      <w:pPr>
        <w:pStyle w:val="Heading3"/>
        <w:rPr>
          <w:rFonts w:ascii="Times New Roman" w:hAnsi="Times New Roman" w:cs="Times New Roman"/>
          <w:b/>
          <w:color w:val="auto"/>
          <w:sz w:val="40"/>
          <w:szCs w:val="40"/>
        </w:rPr>
      </w:pPr>
      <w:bookmarkStart w:id="26" w:name="_Toc529958340"/>
      <w:r w:rsidRPr="000C45A5">
        <w:rPr>
          <w:rFonts w:ascii="Times New Roman" w:hAnsi="Times New Roman" w:cs="Times New Roman"/>
          <w:b/>
          <w:color w:val="auto"/>
          <w:sz w:val="40"/>
          <w:szCs w:val="40"/>
        </w:rPr>
        <w:t>2.52 Parachute method</w:t>
      </w:r>
      <w:bookmarkEnd w:id="26"/>
    </w:p>
    <w:p w14:paraId="7D8BBC9B" w14:textId="77777777" w:rsidR="00D44163" w:rsidRDefault="00D44163" w:rsidP="00D44163"/>
    <w:p w14:paraId="74CF816A" w14:textId="77777777" w:rsidR="00D44163" w:rsidRDefault="00D44163" w:rsidP="00D44163">
      <w:r>
        <w:t>A recently developed method for rice transplantation “parachute method” however, over-comes some of these problems in the two traditional methods. It requires less labour, less time and is more efficient. Other</w:t>
      </w:r>
    </w:p>
    <w:p w14:paraId="57A4AA21" w14:textId="77777777" w:rsidR="00D44163" w:rsidRDefault="00D44163" w:rsidP="00D44163">
      <w:r>
        <w:t>advantages are good and quick stand</w:t>
      </w:r>
    </w:p>
    <w:p w14:paraId="631FA01C" w14:textId="77777777" w:rsidR="00D44163" w:rsidRDefault="00D44163" w:rsidP="00D44163">
      <w:r>
        <w:t>establishment, higher tillering and thus higher paddy yield. However, parachute method of rice transplanting requires more skilled labour for nursery raising and transplanting. This study reports a comparison and an</w:t>
      </w:r>
    </w:p>
    <w:p w14:paraId="4F4E3022" w14:textId="77777777" w:rsidR="00D44163" w:rsidRPr="00DA613D" w:rsidRDefault="00D44163" w:rsidP="00D44163">
      <w:pPr>
        <w:rPr>
          <w:color w:val="FF0000"/>
        </w:rPr>
      </w:pPr>
      <w:r w:rsidRPr="00DA613D">
        <w:rPr>
          <w:color w:val="FF0000"/>
        </w:rPr>
        <w:t>COMPARISON OF DIFFERENT PLANTING METHODS FOR OPTIMIZATION OF PLANT POPULATION OF FINE RICE ( Oryza sativa L .) IN PUNJAB ( PAKISTAN )</w:t>
      </w:r>
    </w:p>
    <w:bookmarkEnd w:id="25"/>
    <w:p w14:paraId="059959A7" w14:textId="77777777" w:rsidR="00D44163" w:rsidRDefault="00D44163" w:rsidP="00D44163"/>
    <w:p w14:paraId="67111237" w14:textId="77777777" w:rsidR="00D44163" w:rsidRDefault="00D44163" w:rsidP="00D44163"/>
    <w:p w14:paraId="14F4AAD0" w14:textId="77777777" w:rsidR="00D44163" w:rsidRPr="000C45A5" w:rsidRDefault="00D44163" w:rsidP="00D44163"/>
    <w:p w14:paraId="0949B772" w14:textId="77777777" w:rsidR="00D44163" w:rsidRDefault="00D44163" w:rsidP="00D44163">
      <w:pPr>
        <w:pStyle w:val="Heading4"/>
        <w:rPr>
          <w:rFonts w:ascii="Times New Roman" w:hAnsi="Times New Roman" w:cs="Times New Roman"/>
          <w:b/>
          <w:i w:val="0"/>
          <w:color w:val="auto"/>
          <w:sz w:val="40"/>
          <w:szCs w:val="40"/>
        </w:rPr>
      </w:pPr>
      <w:bookmarkStart w:id="27" w:name="_Toc529958342"/>
      <w:r w:rsidRPr="000C45A5">
        <w:rPr>
          <w:rFonts w:ascii="Times New Roman" w:hAnsi="Times New Roman" w:cs="Times New Roman"/>
          <w:b/>
          <w:i w:val="0"/>
          <w:color w:val="auto"/>
          <w:sz w:val="40"/>
          <w:szCs w:val="40"/>
        </w:rPr>
        <w:t>2.531 Transplanters</w:t>
      </w:r>
      <w:bookmarkEnd w:id="27"/>
    </w:p>
    <w:p w14:paraId="6C0F47A2" w14:textId="77777777" w:rsidR="00D44163" w:rsidRPr="006A1C14" w:rsidRDefault="00D44163" w:rsidP="00D44163"/>
    <w:p w14:paraId="213C0D09" w14:textId="77777777" w:rsidR="00D44163" w:rsidRDefault="00D44163" w:rsidP="00D44163">
      <w:r>
        <w:t>Mechanisation is needed to raise productivity in rainfed upland and rainfed lowland and to increase cropping intensity in irrigated farms</w:t>
      </w:r>
    </w:p>
    <w:p w14:paraId="17CCDD6D" w14:textId="77777777" w:rsidR="00D44163" w:rsidRDefault="00D44163" w:rsidP="00D44163">
      <w:r w:rsidRPr="00A423FB">
        <w:t>The manual and self propelled transplanter reduces cost of transplanting by 45-50% and labour requirement by 75-80%.</w:t>
      </w:r>
    </w:p>
    <w:p w14:paraId="29575931" w14:textId="77777777" w:rsidR="00D44163" w:rsidRDefault="00D44163" w:rsidP="00D44163">
      <w:pPr>
        <w:rPr>
          <w:color w:val="FF0000"/>
        </w:rPr>
      </w:pPr>
      <w:r>
        <w:t xml:space="preserve"> </w:t>
      </w:r>
      <w:r w:rsidRPr="00A423FB">
        <w:rPr>
          <w:color w:val="FF0000"/>
        </w:rPr>
        <w:t>status and prospectus of</w:t>
      </w:r>
    </w:p>
    <w:p w14:paraId="1705884B"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4A4A5068"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labour needed for </w:t>
      </w:r>
    </w:p>
    <w:p w14:paraId="1FFB713C"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0C33E145" w14:textId="77777777" w:rsidR="00D44163" w:rsidRPr="00B06EF0" w:rsidRDefault="00D44163" w:rsidP="00D44163">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3D55B8B5" w14:textId="77777777" w:rsidR="00D44163" w:rsidRPr="00B06EF0" w:rsidRDefault="00D44163" w:rsidP="00D44163">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1C9BCAC7" w14:textId="77777777" w:rsidR="00D44163" w:rsidRPr="00B06EF0" w:rsidRDefault="00D44163" w:rsidP="00D44163">
      <w:pPr>
        <w:spacing w:after="0" w:line="240" w:lineRule="auto"/>
        <w:rPr>
          <w:rFonts w:ascii="Times New Roman" w:eastAsia="Times New Roman" w:hAnsi="Times New Roman" w:cs="Times New Roman"/>
          <w:color w:val="FF0000"/>
          <w:sz w:val="27"/>
          <w:szCs w:val="27"/>
        </w:rPr>
      </w:pPr>
    </w:p>
    <w:p w14:paraId="1FBEF1A9" w14:textId="77777777" w:rsidR="00D44163" w:rsidRDefault="00D44163" w:rsidP="00D44163">
      <w:pPr>
        <w:rPr>
          <w:color w:val="FF0000"/>
        </w:rPr>
      </w:pPr>
    </w:p>
    <w:p w14:paraId="7B49B12A" w14:textId="77777777" w:rsidR="00D44163" w:rsidRPr="00543295" w:rsidRDefault="00D44163" w:rsidP="00D44163">
      <w:pPr>
        <w:rPr>
          <w:color w:val="000000" w:themeColor="text1"/>
        </w:rPr>
      </w:pPr>
      <w:r w:rsidRPr="00543295">
        <w:rPr>
          <w:color w:val="000000" w:themeColor="text1"/>
        </w:rPr>
        <w:t>Paddy Transplanter Machine transplanting using rice transplanters requires considerably less time</w:t>
      </w:r>
    </w:p>
    <w:p w14:paraId="551E911E" w14:textId="77777777" w:rsidR="00D44163" w:rsidRDefault="00D44163" w:rsidP="00D44163">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10B2054B" w14:textId="77777777" w:rsidR="00D44163" w:rsidRPr="00543295" w:rsidRDefault="00D44163" w:rsidP="00D44163">
      <w:pPr>
        <w:rPr>
          <w:color w:val="000000" w:themeColor="text1"/>
        </w:rPr>
      </w:pPr>
    </w:p>
    <w:p w14:paraId="1881B61C" w14:textId="77777777" w:rsidR="00D44163" w:rsidRDefault="00D44163" w:rsidP="00D44163">
      <w:r>
        <w:t>Mohanty et al. (2010) reported that the inadequate number of hills per hectare</w:t>
      </w:r>
    </w:p>
    <w:p w14:paraId="43341BED" w14:textId="77777777" w:rsidR="00D44163" w:rsidRDefault="00D44163" w:rsidP="00D44163">
      <w:pPr>
        <w:rPr>
          <w:color w:val="C00000"/>
        </w:rPr>
      </w:pPr>
      <w:r>
        <w:t>transplanted by manual labour and the delay in transplanting due to labour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41201F13" w14:textId="77777777" w:rsidR="00D44163" w:rsidRDefault="00D44163" w:rsidP="00D44163"/>
    <w:p w14:paraId="0854FCCA" w14:textId="77777777" w:rsidR="00D44163" w:rsidRDefault="00D44163" w:rsidP="00D44163">
      <w:r w:rsidRPr="00C73D16">
        <w:t>Rice transplanting was mechanized by 1970s</w:t>
      </w:r>
      <w:r>
        <w:t xml:space="preserve"> and 1980s in Japan and Korea, respectively (Haytham et al., 2010). They also developed new technologies of seedling raising for rice transplanter (Tasaka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3F727F8A" w14:textId="77777777" w:rsidR="00D44163" w:rsidRPr="00182F56" w:rsidRDefault="00D44163" w:rsidP="00D44163">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Pr="0006769A">
        <w:rPr>
          <w:rFonts w:ascii="Times New Roman" w:hAnsi="Times New Roman" w:cs="Times New Roman"/>
          <w:b/>
          <w:color w:val="FF0000"/>
          <w:sz w:val="24"/>
          <w:szCs w:val="24"/>
        </w:rPr>
        <w:t xml:space="preserve"> </w:t>
      </w:r>
      <w:r>
        <w:rPr>
          <w:rFonts w:ascii="Times New Roman" w:hAnsi="Times New Roman" w:cs="Times New Roman"/>
          <w:b/>
          <w:color w:val="FF0000"/>
          <w:sz w:val="24"/>
          <w:szCs w:val="24"/>
        </w:rPr>
        <w:t>Tray soil</w:t>
      </w:r>
    </w:p>
    <w:p w14:paraId="2693A6C7" w14:textId="77777777" w:rsidR="00D44163" w:rsidRDefault="00D44163" w:rsidP="00D44163">
      <w:pPr>
        <w:rPr>
          <w:color w:val="C00000"/>
          <w:highlight w:val="yellow"/>
        </w:rPr>
      </w:pPr>
      <w:r>
        <w:rPr>
          <w:color w:val="C00000"/>
        </w:rPr>
        <w:t>Transplanters types -</w:t>
      </w:r>
      <w:r w:rsidRPr="00667AFB">
        <w:rPr>
          <w:color w:val="C00000"/>
          <w:highlight w:val="yellow"/>
        </w:rPr>
        <w:t>status and prostpectus of mechanization of rice</w:t>
      </w:r>
    </w:p>
    <w:p w14:paraId="0971EB60" w14:textId="77777777" w:rsidR="00D44163" w:rsidRDefault="00D44163" w:rsidP="00D44163">
      <w:pPr>
        <w:rPr>
          <w:color w:val="C00000"/>
          <w:highlight w:val="yellow"/>
        </w:rPr>
      </w:pPr>
      <w:r>
        <w:rPr>
          <w:color w:val="C00000"/>
          <w:highlight w:val="yellow"/>
        </w:rPr>
        <w:t xml:space="preserve">                                       </w:t>
      </w:r>
      <w:r w:rsidRPr="00906148">
        <w:rPr>
          <w:color w:val="FF0000"/>
        </w:rPr>
        <w:t>Techno-Economic Performance of a Self-Propelled Rice Transplanter and Comparison with Hand Transplanting for Hybrid Rice Variety</w:t>
      </w:r>
    </w:p>
    <w:p w14:paraId="725F757F" w14:textId="77777777" w:rsidR="00D44163" w:rsidRPr="00667AFB" w:rsidRDefault="00D44163" w:rsidP="00D44163">
      <w:pPr>
        <w:rPr>
          <w:color w:val="C00000"/>
        </w:rPr>
      </w:pPr>
      <w:r>
        <w:rPr>
          <w:color w:val="C00000"/>
        </w:rPr>
        <w:tab/>
      </w:r>
      <w:r>
        <w:rPr>
          <w:color w:val="C00000"/>
        </w:rPr>
        <w:tab/>
      </w:r>
      <w:r>
        <w:rPr>
          <w:color w:val="C00000"/>
        </w:rPr>
        <w:tab/>
      </w:r>
    </w:p>
    <w:p w14:paraId="532B8F1C" w14:textId="77777777" w:rsidR="00D44163" w:rsidRDefault="00D44163" w:rsidP="00D44163">
      <w:r>
        <w:t>Paddy transplanter Transplanter is a machine used to transplant matured (15-21days) paddy</w:t>
      </w:r>
    </w:p>
    <w:p w14:paraId="491DF652" w14:textId="77777777" w:rsidR="00D44163" w:rsidRDefault="00D44163" w:rsidP="00D44163">
      <w:r>
        <w:t>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row as well as four row commercially available self propelled transplanter</w:t>
      </w:r>
    </w:p>
    <w:p w14:paraId="1D7F76C4" w14:textId="77777777" w:rsidR="00D44163" w:rsidRPr="00543295" w:rsidRDefault="00D44163" w:rsidP="00D44163">
      <w:pPr>
        <w:rPr>
          <w:color w:val="FF0000"/>
        </w:rPr>
      </w:pPr>
      <w:r w:rsidRPr="00543295">
        <w:rPr>
          <w:color w:val="FF0000"/>
        </w:rPr>
        <w:t>development and performance</w:t>
      </w:r>
    </w:p>
    <w:p w14:paraId="3DFC01EA" w14:textId="77777777" w:rsidR="00D44163" w:rsidRPr="004A122D" w:rsidRDefault="00D44163" w:rsidP="00D44163">
      <w:pPr>
        <w:rPr>
          <w:sz w:val="40"/>
          <w:szCs w:val="40"/>
        </w:rPr>
      </w:pPr>
      <w:r w:rsidRPr="004A122D">
        <w:rPr>
          <w:sz w:val="40"/>
          <w:szCs w:val="40"/>
        </w:rPr>
        <w:t>About the transplanter we used</w:t>
      </w:r>
    </w:p>
    <w:p w14:paraId="07E23724" w14:textId="77777777" w:rsidR="00D44163" w:rsidRDefault="00D44163" w:rsidP="00D44163">
      <w:r w:rsidRPr="00F37562">
        <w:t>Within row space (WRS)</w:t>
      </w:r>
      <w:r>
        <w:t xml:space="preserve"> </w:t>
      </w:r>
      <w:r w:rsidRPr="00F37562">
        <w:t>12 cm, 14 cm, 16 cm, 18 cm, 21 cm</w:t>
      </w:r>
    </w:p>
    <w:p w14:paraId="0C6A1E59" w14:textId="77777777" w:rsidR="00D44163" w:rsidRDefault="00D44163" w:rsidP="00D44163">
      <w:r w:rsidRPr="00F37562">
        <w:t>per hill number of seedlings</w:t>
      </w:r>
    </w:p>
    <w:p w14:paraId="5E1AEDA2" w14:textId="77777777" w:rsidR="00D44163" w:rsidRDefault="00D44163" w:rsidP="00D44163">
      <w:r w:rsidRPr="00F37562">
        <w:t>Planting depths (PD)</w:t>
      </w:r>
      <w:r>
        <w:t xml:space="preserve"> </w:t>
      </w:r>
      <w:r w:rsidRPr="00F37562">
        <w:t>1.5 cm , 2 cm, 2.3 cm, 2.7 cm, 3 cm, 3.7 cm</w:t>
      </w:r>
    </w:p>
    <w:p w14:paraId="4A1B4D9F" w14:textId="77777777" w:rsidR="00D44163" w:rsidRDefault="00D44163" w:rsidP="00D44163">
      <w:r w:rsidRPr="00F37562">
        <w:t>Use of higher WRS (18 cm or 21 cm) or lower number of PHSN (4) did not affect the yield. This study also proves the feasibility of using a wider range of pds (1.5-3.7 cm) in MT</w:t>
      </w:r>
    </w:p>
    <w:p w14:paraId="147DAA93" w14:textId="77777777" w:rsidR="00D44163" w:rsidRDefault="00D44163" w:rsidP="00D44163"/>
    <w:p w14:paraId="34058CC4" w14:textId="77777777" w:rsidR="00D44163" w:rsidRPr="00F37562" w:rsidRDefault="00D44163" w:rsidP="00D44163">
      <w:pPr>
        <w:rPr>
          <w:color w:val="FF0000"/>
        </w:rPr>
      </w:pPr>
      <w:r w:rsidRPr="00F37562">
        <w:rPr>
          <w:color w:val="FF0000"/>
        </w:rPr>
        <w:t>Impact of varieties, spacing and seedling management on growth and yield of mechanicaly transplanted rice</w:t>
      </w:r>
    </w:p>
    <w:p w14:paraId="53F5F9FE" w14:textId="77777777" w:rsidR="00D44163" w:rsidRDefault="00D44163" w:rsidP="00D44163">
      <w:pPr>
        <w:pStyle w:val="Heading4"/>
        <w:rPr>
          <w:rFonts w:ascii="Times New Roman" w:hAnsi="Times New Roman" w:cs="Times New Roman"/>
          <w:b/>
          <w:i w:val="0"/>
          <w:color w:val="auto"/>
          <w:sz w:val="40"/>
          <w:szCs w:val="40"/>
        </w:rPr>
      </w:pPr>
      <w:bookmarkStart w:id="28" w:name="_Toc529958343"/>
    </w:p>
    <w:p w14:paraId="1E84675B" w14:textId="77777777" w:rsidR="00D44163" w:rsidRDefault="00D44163" w:rsidP="00D44163">
      <w:pPr>
        <w:pStyle w:val="Heading4"/>
        <w:rPr>
          <w:rFonts w:ascii="Times New Roman" w:hAnsi="Times New Roman" w:cs="Times New Roman"/>
          <w:b/>
          <w:i w:val="0"/>
          <w:color w:val="auto"/>
          <w:sz w:val="40"/>
          <w:szCs w:val="40"/>
        </w:rPr>
      </w:pPr>
    </w:p>
    <w:p w14:paraId="587DDEFB" w14:textId="77777777" w:rsidR="00D44163" w:rsidRDefault="00D44163" w:rsidP="00D44163">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 xml:space="preserve">2.532 Problems with Mechanical Transplanting </w:t>
      </w:r>
      <w:bookmarkEnd w:id="28"/>
    </w:p>
    <w:p w14:paraId="6FE0239D" w14:textId="77777777" w:rsidR="00D44163" w:rsidRDefault="00D44163" w:rsidP="00D44163"/>
    <w:p w14:paraId="04C3357A" w14:textId="77777777" w:rsidR="00D44163" w:rsidRDefault="00D44163" w:rsidP="00D44163">
      <w:r w:rsidRPr="0093741C">
        <w:t>However, rice transplanters are considerably expensive for almost all Asian small-hold farmers. It is popular in industrialized countries where labor cost is high, for</w:t>
      </w:r>
    </w:p>
    <w:p w14:paraId="4FE72B1D" w14:textId="77777777" w:rsidR="00D44163" w:rsidRDefault="00D44163" w:rsidP="00D44163">
      <w:r w:rsidRPr="0093741C">
        <w:t>The farmer of Bangladesh does not give attention to the age of seedlings at transplanting and use 30 or more day’s age of seedling. For optimum yield, age</w:t>
      </w:r>
    </w:p>
    <w:p w14:paraId="726DCE4D" w14:textId="77777777" w:rsidR="00D44163" w:rsidRPr="0093741C" w:rsidRDefault="00D44163" w:rsidP="00D44163">
      <w:pPr>
        <w:rPr>
          <w:color w:val="FF0000"/>
        </w:rPr>
      </w:pPr>
      <w:r w:rsidRPr="0093741C">
        <w:rPr>
          <w:color w:val="FF0000"/>
        </w:rPr>
        <w:t>Techno-economic performance of 4-row self-propelled mechanical rice transplanter at farmers field in Bangladesh</w:t>
      </w:r>
    </w:p>
    <w:p w14:paraId="799046D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2EFADBC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68CF5A1B"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75C0A9B4"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B3B4DC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2D24DBF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7A1642A7"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4307F0E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22B1F8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209283F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2FDE908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085C2C9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53268B1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08B3F2F1"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7A7BB0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762A9F9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5C38D3E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0B25DE0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46C339E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4A908BA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264AB63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1B3C9A4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7EF7177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684B23B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5A6F3D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10E51AFB" w14:textId="77777777" w:rsidR="00D44163" w:rsidRDefault="00D44163" w:rsidP="00D44163"/>
    <w:p w14:paraId="4048D88A" w14:textId="77777777" w:rsidR="00D44163" w:rsidRDefault="00D44163" w:rsidP="00D44163"/>
    <w:p w14:paraId="45A7F94E" w14:textId="77777777" w:rsidR="00D44163" w:rsidRDefault="00D44163" w:rsidP="00D44163"/>
    <w:p w14:paraId="5813F0A3" w14:textId="77777777" w:rsidR="00D44163" w:rsidRDefault="00D44163" w:rsidP="00D44163"/>
    <w:p w14:paraId="10038C1D" w14:textId="77777777" w:rsidR="00D44163" w:rsidRDefault="00D44163" w:rsidP="00D44163"/>
    <w:p w14:paraId="7322E16A" w14:textId="77777777" w:rsidR="00D44163" w:rsidRPr="004E5B6E" w:rsidRDefault="00D44163" w:rsidP="00D44163"/>
    <w:p w14:paraId="1C2E9825" w14:textId="77777777" w:rsidR="00D44163" w:rsidRDefault="00D44163" w:rsidP="00D44163">
      <w:pPr>
        <w:spacing w:line="360" w:lineRule="auto"/>
        <w:rPr>
          <w:rFonts w:ascii="Times New Roman" w:hAnsi="Times New Roman" w:cs="Times New Roman"/>
          <w:b/>
          <w:sz w:val="24"/>
          <w:szCs w:val="24"/>
        </w:rPr>
      </w:pPr>
      <w:r>
        <w:rPr>
          <w:rFonts w:ascii="Times New Roman" w:hAnsi="Times New Roman" w:cs="Times New Roman"/>
          <w:b/>
          <w:sz w:val="24"/>
          <w:szCs w:val="24"/>
        </w:rPr>
        <w:t>Earlier problems in india</w:t>
      </w:r>
    </w:p>
    <w:p w14:paraId="428F8800" w14:textId="77777777" w:rsidR="00D44163" w:rsidRPr="000406A1" w:rsidRDefault="00D44163" w:rsidP="00D44163">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1761498F"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A4FB976" w14:textId="77777777" w:rsidR="00D44163" w:rsidRDefault="00D44163" w:rsidP="00D44163">
      <w:pPr>
        <w:spacing w:line="360" w:lineRule="auto"/>
        <w:rPr>
          <w:rFonts w:ascii="Times New Roman" w:hAnsi="Times New Roman" w:cs="Times New Roman"/>
          <w:b/>
          <w:sz w:val="24"/>
          <w:szCs w:val="24"/>
        </w:rPr>
      </w:pPr>
    </w:p>
    <w:p w14:paraId="2F8A946C" w14:textId="77777777" w:rsidR="00D44163" w:rsidRPr="003131AF" w:rsidRDefault="00D44163" w:rsidP="00D44163">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726CC1AE"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514F373B"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6706B88F"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transplnter is high and the farmers has to spend more money on the rental of the transplnter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transplnters by the governemt free of charge </w:t>
      </w:r>
    </w:p>
    <w:p w14:paraId="07E335E5"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329753E8"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727AAA38" w14:textId="77777777" w:rsidR="00D44163" w:rsidRDefault="00D44163" w:rsidP="00D44163">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66E1165C" w14:textId="77777777" w:rsidR="00D44163" w:rsidRPr="009863A2" w:rsidRDefault="00D44163" w:rsidP="00D44163">
      <w:pPr>
        <w:rPr>
          <w:color w:val="FF0000"/>
        </w:rPr>
      </w:pPr>
      <w:r w:rsidRPr="009863A2">
        <w:rPr>
          <w:color w:val="FF0000"/>
        </w:rPr>
        <w:t>Impact of varieties, spacing and seedling management on growth and yield of mechanicaly transplanted rice</w:t>
      </w:r>
    </w:p>
    <w:p w14:paraId="6423B68A" w14:textId="77777777" w:rsidR="00D44163" w:rsidRDefault="00D44163" w:rsidP="00D44163">
      <w:pPr>
        <w:spacing w:line="360" w:lineRule="auto"/>
        <w:rPr>
          <w:rFonts w:ascii="Times New Roman" w:hAnsi="Times New Roman" w:cs="Times New Roman"/>
          <w:b/>
          <w:sz w:val="24"/>
          <w:szCs w:val="24"/>
        </w:rPr>
      </w:pPr>
    </w:p>
    <w:p w14:paraId="491EB448" w14:textId="77777777" w:rsidR="00D44163" w:rsidRDefault="00D44163" w:rsidP="00D44163">
      <w:pPr>
        <w:spacing w:line="360" w:lineRule="auto"/>
        <w:rPr>
          <w:rFonts w:ascii="Times New Roman" w:hAnsi="Times New Roman" w:cs="Times New Roman"/>
          <w:b/>
          <w:sz w:val="24"/>
          <w:szCs w:val="24"/>
        </w:rPr>
      </w:pPr>
    </w:p>
    <w:p w14:paraId="39F71A6E" w14:textId="77777777" w:rsidR="00D44163" w:rsidRPr="00A81059"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7BDB37E" w14:textId="77777777" w:rsidR="00D44163"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by the Department of Agriculture (DOA), Sri Lanka. Further, the Food Production National Programme implemented by the Ministry of Agriculture is aiming to enhance the productivity of rice up to 5 t/ha in year 2018 where MT is identified as one of the main area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239BD832" w14:textId="77777777" w:rsidR="00D44163" w:rsidRDefault="00D44163" w:rsidP="00D44163">
      <w:pPr>
        <w:spacing w:line="360" w:lineRule="auto"/>
        <w:rPr>
          <w:rFonts w:ascii="Times New Roman" w:hAnsi="Times New Roman" w:cs="Times New Roman"/>
          <w:b/>
          <w:sz w:val="24"/>
          <w:szCs w:val="24"/>
        </w:rPr>
      </w:pPr>
      <w:r w:rsidRPr="00F37562">
        <w:rPr>
          <w:color w:val="FF0000"/>
        </w:rPr>
        <w:t>Impact of varieties, spacing and seedling management on growth and yield of mechanicaly transplanted</w:t>
      </w:r>
    </w:p>
    <w:p w14:paraId="2CC1AD76" w14:textId="77777777" w:rsidR="00D44163" w:rsidRDefault="00D44163" w:rsidP="00D44163">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1D2863A8" w14:textId="77777777" w:rsidR="00D44163" w:rsidRDefault="00D44163" w:rsidP="00D44163">
      <w:pPr>
        <w:spacing w:line="360" w:lineRule="auto"/>
        <w:rPr>
          <w:rFonts w:ascii="Times New Roman" w:hAnsi="Times New Roman" w:cs="Times New Roman"/>
          <w:b/>
          <w:sz w:val="24"/>
          <w:szCs w:val="24"/>
        </w:rPr>
      </w:pPr>
    </w:p>
    <w:p w14:paraId="3183EB11" w14:textId="77777777" w:rsidR="00D44163" w:rsidRPr="00DD115B" w:rsidRDefault="00D44163" w:rsidP="00D44163">
      <w:pPr>
        <w:rPr>
          <w:color w:val="FF0000"/>
        </w:rPr>
      </w:pPr>
      <w:r w:rsidRPr="00DD115B">
        <w:rPr>
          <w:color w:val="FF0000"/>
        </w:rPr>
        <w:t>Transplanting Rice Seedling Using Machine Transplanter : a Potential Step</w:t>
      </w:r>
    </w:p>
    <w:p w14:paraId="2CDDA625" w14:textId="77777777" w:rsidR="00D44163" w:rsidRDefault="00D44163" w:rsidP="00D44163"/>
    <w:p w14:paraId="4E3BB168"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Rice transplanting using machine transplanter is technologically viable and economically feasible. But the cost of 4 rows machine transplanter is high (approximately 200000 BDT or 2500 US$) and this constrain smallholder farmers from adopting this technology. However some of the following measures can enhance adoption. Government may enhance the subsidy component for promoting this technology from 50 to 75 per cent so that every farmer could afford a machine transplanter and can do timely operations</w:t>
      </w:r>
    </w:p>
    <w:p w14:paraId="6311C60F"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3BE82124"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Also it enhances farm activities and agricultural machinery industries.</w:t>
      </w:r>
    </w:p>
    <w:p w14:paraId="534C26F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2B7E9C41" w14:textId="77777777" w:rsidR="00D44163" w:rsidRPr="009527DF" w:rsidRDefault="00D44163" w:rsidP="00D44163">
      <w:pPr>
        <w:spacing w:line="360" w:lineRule="auto"/>
        <w:rPr>
          <w:rFonts w:ascii="Times New Roman" w:hAnsi="Times New Roman" w:cs="Times New Roman"/>
          <w:b/>
          <w:color w:val="00B0F0"/>
          <w:sz w:val="24"/>
          <w:szCs w:val="24"/>
        </w:rPr>
      </w:pPr>
    </w:p>
    <w:p w14:paraId="333D460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color w:val="00B0F0"/>
        </w:rPr>
        <w:t>Transplanting Rice Seedling Using Machine Transplanter : a Potential Step</w:t>
      </w:r>
    </w:p>
    <w:p w14:paraId="50B3466A" w14:textId="77777777" w:rsidR="00D44163" w:rsidRPr="009527DF" w:rsidRDefault="00D44163" w:rsidP="00D44163">
      <w:pPr>
        <w:rPr>
          <w:color w:val="00B0F0"/>
        </w:rPr>
      </w:pPr>
      <w:r w:rsidRPr="009527DF">
        <w:rPr>
          <w:color w:val="00B0F0"/>
        </w:rPr>
        <w:t>Seedlings raising is a crucial part of mechanical transplanter. Farmers do not know how to raise seedlings suitable for mechanical</w:t>
      </w:r>
    </w:p>
    <w:p w14:paraId="08A1373D" w14:textId="77777777" w:rsidR="00D44163" w:rsidRPr="009527DF" w:rsidRDefault="00D44163" w:rsidP="00D44163">
      <w:pPr>
        <w:rPr>
          <w:color w:val="00B0F0"/>
        </w:rPr>
      </w:pPr>
      <w:r w:rsidRPr="009527DF">
        <w:rPr>
          <w:color w:val="00B0F0"/>
        </w:rPr>
        <w:t>Effect of row spacing of Rice transplanter on seedling requirement and grain yield</w:t>
      </w:r>
    </w:p>
    <w:p w14:paraId="2BD0D3C3" w14:textId="77777777" w:rsidR="00D44163" w:rsidRDefault="00D44163" w:rsidP="00D44163">
      <w:pPr>
        <w:spacing w:line="360" w:lineRule="auto"/>
        <w:rPr>
          <w:rFonts w:ascii="Times New Roman" w:hAnsi="Times New Roman" w:cs="Times New Roman"/>
          <w:b/>
          <w:sz w:val="24"/>
          <w:szCs w:val="24"/>
        </w:rPr>
      </w:pPr>
    </w:p>
    <w:p w14:paraId="0558A6F3" w14:textId="77777777" w:rsidR="00D44163" w:rsidRDefault="00D44163" w:rsidP="00D44163">
      <w:pPr>
        <w:spacing w:line="360" w:lineRule="auto"/>
        <w:rPr>
          <w:rFonts w:ascii="Times New Roman" w:hAnsi="Times New Roman" w:cs="Times New Roman"/>
          <w:b/>
          <w:sz w:val="24"/>
          <w:szCs w:val="24"/>
        </w:rPr>
      </w:pPr>
    </w:p>
    <w:p w14:paraId="35097A37" w14:textId="77777777" w:rsidR="00D44163" w:rsidRDefault="00D44163" w:rsidP="00D44163">
      <w:pPr>
        <w:spacing w:line="360" w:lineRule="auto"/>
        <w:rPr>
          <w:rFonts w:ascii="Times New Roman" w:hAnsi="Times New Roman" w:cs="Times New Roman"/>
          <w:b/>
          <w:sz w:val="24"/>
          <w:szCs w:val="24"/>
        </w:rPr>
      </w:pPr>
      <w:bookmarkStart w:id="29" w:name="_Hlk531331801"/>
      <w:r w:rsidRPr="009961C4">
        <w:rPr>
          <w:rFonts w:ascii="Times New Roman" w:hAnsi="Times New Roman" w:cs="Times New Roman"/>
          <w:b/>
          <w:sz w:val="24"/>
          <w:szCs w:val="24"/>
        </w:rPr>
        <w:t>2.</w:t>
      </w:r>
      <w:r>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47A263D3" w14:textId="77777777" w:rsidR="00D44163" w:rsidRDefault="00D44163" w:rsidP="00D44163">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3BDC794F" w14:textId="77777777" w:rsidR="00D44163" w:rsidRPr="00C73D16" w:rsidRDefault="00D44163" w:rsidP="00D44163">
      <w:pPr>
        <w:spacing w:line="360" w:lineRule="auto"/>
        <w:rPr>
          <w:rFonts w:ascii="Times New Roman" w:hAnsi="Times New Roman" w:cs="Times New Roman"/>
          <w:b/>
          <w:color w:val="FF0000"/>
          <w:sz w:val="24"/>
          <w:szCs w:val="24"/>
        </w:rPr>
      </w:pPr>
    </w:p>
    <w:p w14:paraId="14269582" w14:textId="77777777" w:rsidR="00D44163" w:rsidRDefault="00D44163" w:rsidP="00D44163">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27424C7B" w14:textId="77777777" w:rsidR="00D44163" w:rsidRDefault="00D44163" w:rsidP="00D44163">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357CE3A0" w14:textId="77777777" w:rsidR="00D44163" w:rsidRDefault="00D44163" w:rsidP="00D44163">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13353BE8" w14:textId="77777777" w:rsidR="00D44163" w:rsidRDefault="00D44163" w:rsidP="00D44163">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7C47F165" w14:textId="77777777" w:rsidR="00D44163" w:rsidRDefault="00D44163" w:rsidP="00D44163">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6F049FC8" w14:textId="77777777" w:rsidR="00D44163" w:rsidRPr="00207934" w:rsidRDefault="00D44163" w:rsidP="00D44163">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1F72B1AC" w14:textId="77777777" w:rsidR="00D44163" w:rsidRDefault="00D44163" w:rsidP="00D44163">
      <w:pPr>
        <w:spacing w:line="360" w:lineRule="auto"/>
        <w:rPr>
          <w:rFonts w:ascii="Times New Roman" w:hAnsi="Times New Roman" w:cs="Times New Roman"/>
          <w:b/>
          <w:sz w:val="24"/>
          <w:szCs w:val="24"/>
        </w:rPr>
      </w:pPr>
    </w:p>
    <w:p w14:paraId="0E16CA43" w14:textId="77777777" w:rsidR="00D44163" w:rsidRDefault="00D44163" w:rsidP="00D44163">
      <w:pPr>
        <w:spacing w:line="360" w:lineRule="auto"/>
        <w:rPr>
          <w:rFonts w:ascii="Times New Roman" w:hAnsi="Times New Roman" w:cs="Times New Roman"/>
          <w:b/>
          <w:sz w:val="24"/>
          <w:szCs w:val="24"/>
        </w:rPr>
      </w:pPr>
    </w:p>
    <w:p w14:paraId="1B5A175A"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6A3E9536"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7DEF1753" w14:textId="77777777" w:rsidR="00D44163" w:rsidRDefault="00D44163" w:rsidP="00D44163">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585EBBC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45564EB5" w14:textId="77777777" w:rsidR="00D44163" w:rsidRDefault="00D44163" w:rsidP="00D44163">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1B163CF0" w14:textId="77777777" w:rsidR="00D44163" w:rsidRPr="00027762" w:rsidRDefault="00D44163" w:rsidP="00D44163">
      <w:pPr>
        <w:spacing w:line="360" w:lineRule="auto"/>
        <w:rPr>
          <w:rFonts w:ascii="Times New Roman" w:hAnsi="Times New Roman" w:cs="Times New Roman"/>
          <w:b/>
          <w:color w:val="FF0000"/>
          <w:sz w:val="24"/>
          <w:szCs w:val="24"/>
        </w:rPr>
      </w:pPr>
      <w:r w:rsidRPr="00027762">
        <w:rPr>
          <w:color w:val="FF0000"/>
        </w:rPr>
        <w:t>Rice Production Manual</w:t>
      </w:r>
    </w:p>
    <w:p w14:paraId="3F2C8C18" w14:textId="77777777" w:rsidR="00D44163" w:rsidRDefault="00D44163" w:rsidP="00D44163">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The seed rate naturally influences the growth of the seedlings. Thin sowing gives strong and tillered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2B074472" w14:textId="77777777" w:rsidR="00D44163" w:rsidRPr="00222A90" w:rsidRDefault="00D44163" w:rsidP="00D44163">
      <w:pPr>
        <w:spacing w:line="360" w:lineRule="auto"/>
        <w:rPr>
          <w:rFonts w:ascii="Times New Roman" w:hAnsi="Times New Roman" w:cs="Times New Roman"/>
          <w:b/>
          <w:color w:val="FF0000"/>
          <w:sz w:val="24"/>
          <w:szCs w:val="24"/>
        </w:rPr>
      </w:pPr>
      <w:r w:rsidRPr="00222A90">
        <w:rPr>
          <w:color w:val="FF0000"/>
        </w:rPr>
        <w:t>(Oryza sativa</w:t>
      </w:r>
    </w:p>
    <w:p w14:paraId="50D98714" w14:textId="77777777" w:rsidR="00D44163" w:rsidRPr="00A24752" w:rsidRDefault="00D44163" w:rsidP="00D44163">
      <w:pPr>
        <w:spacing w:line="360" w:lineRule="auto"/>
        <w:rPr>
          <w:rFonts w:ascii="Times New Roman" w:hAnsi="Times New Roman" w:cs="Times New Roman"/>
          <w:b/>
          <w:sz w:val="24"/>
          <w:szCs w:val="24"/>
        </w:rPr>
      </w:pPr>
    </w:p>
    <w:p w14:paraId="441FF6E9"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9503106"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347567A1"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17156B06" w14:textId="77777777" w:rsidR="00D44163" w:rsidRPr="00A24752" w:rsidRDefault="00D44163" w:rsidP="00D44163">
      <w:pPr>
        <w:spacing w:line="360" w:lineRule="auto"/>
        <w:rPr>
          <w:rFonts w:ascii="Times New Roman" w:hAnsi="Times New Roman" w:cs="Times New Roman"/>
          <w:b/>
          <w:sz w:val="24"/>
          <w:szCs w:val="24"/>
        </w:rPr>
      </w:pPr>
    </w:p>
    <w:p w14:paraId="2BB78F5C"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3C038F85"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6FA5A5A6"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Hossen, 2016). The amount of seed used in tray preparation varied depending on the variety</w:t>
      </w:r>
    </w:p>
    <w:p w14:paraId="40D0C452"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Hossen, 2016). The amount of seed used in tray preparation varied depending on the variety and germination rate. Seed rate was also varied from one farmer to another due to farmer’s perception. Amount of seed used</w:t>
      </w:r>
    </w:p>
    <w:p w14:paraId="240850BD"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Hossen, 2016). The amount of seed used in tray preparation varied depending on the variety and germination rate. Seed rate was also varied from one farmer to another due to farmer’s perception. Amount of seed used per tray by different farmers had direct influence on the seedlings density obtained per tray and consequently tray</w:t>
      </w:r>
    </w:p>
    <w:p w14:paraId="6E0E190E"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germination rate. Seed rate was also varied from one farmer to another due to farmer’s perception. Amount of seed used per tray by different farmers had direct influence on the seedlings density obtained per tray and consequently tray requirement in the field. Islam et al. (2015) mentioned that tray requirement, number of seedlings dispensed per stroke and</w:t>
      </w:r>
    </w:p>
    <w:p w14:paraId="2DE42958"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per tray by different farmers had direct influence on the seedlings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2512E72B"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613B1A10"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3363AF8E" w14:textId="77777777" w:rsidR="00D44163" w:rsidRDefault="00D44163" w:rsidP="00D44163">
      <w:pPr>
        <w:spacing w:line="360" w:lineRule="auto"/>
        <w:rPr>
          <w:rFonts w:ascii="Times New Roman" w:hAnsi="Times New Roman" w:cs="Times New Roman"/>
          <w:b/>
          <w:sz w:val="24"/>
          <w:szCs w:val="24"/>
        </w:rPr>
      </w:pPr>
    </w:p>
    <w:p w14:paraId="1252A8F7" w14:textId="77777777" w:rsidR="00D44163" w:rsidRDefault="00D44163" w:rsidP="00D44163">
      <w:pPr>
        <w:spacing w:line="360" w:lineRule="auto"/>
        <w:rPr>
          <w:rFonts w:ascii="Times New Roman" w:hAnsi="Times New Roman" w:cs="Times New Roman"/>
          <w:b/>
          <w:sz w:val="24"/>
          <w:szCs w:val="24"/>
        </w:rPr>
      </w:pPr>
    </w:p>
    <w:bookmarkEnd w:id="29"/>
    <w:p w14:paraId="0828BF0F" w14:textId="77777777" w:rsidR="00D44163" w:rsidRPr="009961C4" w:rsidRDefault="00D44163" w:rsidP="00D44163">
      <w:pPr>
        <w:spacing w:line="360" w:lineRule="auto"/>
        <w:rPr>
          <w:rFonts w:ascii="Times New Roman" w:hAnsi="Times New Roman" w:cs="Times New Roman"/>
          <w:b/>
          <w:sz w:val="24"/>
          <w:szCs w:val="24"/>
        </w:rPr>
      </w:pPr>
    </w:p>
    <w:p w14:paraId="1E366630" w14:textId="77777777" w:rsidR="00D44163" w:rsidRDefault="00D44163" w:rsidP="00D44163">
      <w:pPr>
        <w:pStyle w:val="Heading2"/>
        <w:rPr>
          <w:rFonts w:ascii="Times New Roman" w:hAnsi="Times New Roman" w:cs="Times New Roman"/>
          <w:b/>
          <w:color w:val="auto"/>
          <w:sz w:val="24"/>
          <w:szCs w:val="24"/>
        </w:rPr>
      </w:pPr>
      <w:bookmarkStart w:id="30" w:name="_Toc529958344"/>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30"/>
    </w:p>
    <w:p w14:paraId="27FAFAB5" w14:textId="77777777" w:rsidR="00D44163" w:rsidRDefault="00D44163" w:rsidP="00D44163"/>
    <w:p w14:paraId="6270BF3A" w14:textId="77777777" w:rsidR="00D44163" w:rsidRDefault="00D44163" w:rsidP="00D44163">
      <w:r>
        <w:t>Seedling vigor is defined as the plant’s ability to emerge rapidly from soil or</w:t>
      </w:r>
    </w:p>
    <w:p w14:paraId="1A650D3B" w14:textId="77777777" w:rsidR="00D44163" w:rsidRPr="006C1C52" w:rsidRDefault="00D44163" w:rsidP="00D44163">
      <w:pPr>
        <w:rPr>
          <w:color w:val="FF0000"/>
        </w:rPr>
      </w:pPr>
      <w:r>
        <w:t>water and cover the ground fast (</w:t>
      </w:r>
      <w:r w:rsidRPr="006C1C52">
        <w:rPr>
          <w:color w:val="FF0000"/>
        </w:rPr>
        <w:t>Fukai, 2002).</w:t>
      </w:r>
    </w:p>
    <w:p w14:paraId="31B95F42" w14:textId="77777777" w:rsidR="00D44163" w:rsidRPr="00966042" w:rsidRDefault="00D44163" w:rsidP="00D44163">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2F88441D" w14:textId="77777777" w:rsidR="00D44163" w:rsidRDefault="00D44163" w:rsidP="00D44163"/>
    <w:p w14:paraId="19A9DDE9" w14:textId="77777777" w:rsidR="00D44163" w:rsidRDefault="00D44163" w:rsidP="00D44163">
      <w:r w:rsidRPr="00961A1C">
        <w:t>Success of transplanted rice directly correlate with the nursery seedlings as it plays major role for establishment in the main field (Padalia, 1980).</w:t>
      </w:r>
    </w:p>
    <w:p w14:paraId="24B2F12A" w14:textId="77777777" w:rsidR="00D44163" w:rsidRDefault="00D44163" w:rsidP="00D44163">
      <w:r w:rsidRPr="00961A1C">
        <w:t>Transplanting of healthy seedlings grown at proper nitrogen application at nurserybedshowed better paddy yield (Panda et al., 1991 and TeKrony and Egli, 1991).</w:t>
      </w:r>
    </w:p>
    <w:p w14:paraId="7FDA909A" w14:textId="77777777" w:rsidR="00D44163" w:rsidRDefault="00D44163" w:rsidP="00D44163"/>
    <w:p w14:paraId="7EEA548F" w14:textId="77777777" w:rsidR="00D44163" w:rsidRDefault="00D44163" w:rsidP="00D44163">
      <w:r w:rsidRPr="00961A1C">
        <w:t>Healthy and vigorous seedlings from nursery-bed will give good results after transplanting in the main fiel</w:t>
      </w:r>
    </w:p>
    <w:p w14:paraId="7EBAF273" w14:textId="77777777" w:rsidR="00D44163" w:rsidRDefault="00D44163" w:rsidP="00D44163">
      <w:r w:rsidRPr="001B49CD">
        <w:t>Increase in growth rate might be due to the better seedling vigor. Seedlings grown with high seeding density and without fertilizer appli- cation decreased vigor due to high seedling competition, which ultimately gave a weaker start to crop.</w:t>
      </w:r>
    </w:p>
    <w:p w14:paraId="64F4136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2990002" w14:textId="77777777" w:rsidR="00D44163" w:rsidRDefault="00D44163" w:rsidP="00D44163"/>
    <w:p w14:paraId="42A1F8EF" w14:textId="77777777" w:rsidR="00D44163" w:rsidRDefault="00D44163" w:rsidP="00D44163">
      <w:r w:rsidRPr="00F37562">
        <w:t>The optimum SA was identified as 12 days, but seedlings from 9 to 15 days can be also used without any yield decline</w:t>
      </w:r>
    </w:p>
    <w:p w14:paraId="5AD7C91C" w14:textId="77777777" w:rsidR="00D44163" w:rsidRPr="00F37562" w:rsidRDefault="00D44163" w:rsidP="00D44163">
      <w:pPr>
        <w:rPr>
          <w:color w:val="FF0000"/>
        </w:rPr>
      </w:pPr>
      <w:r w:rsidRPr="00F37562">
        <w:rPr>
          <w:color w:val="FF0000"/>
        </w:rPr>
        <w:t>Impact of varieties, spacing and seedling management on growth and yield of mechanicaly transplanted rice</w:t>
      </w:r>
    </w:p>
    <w:p w14:paraId="234B1150" w14:textId="77777777" w:rsidR="00D44163" w:rsidRDefault="00D44163" w:rsidP="00D44163"/>
    <w:p w14:paraId="11E3F13F" w14:textId="77777777" w:rsidR="00D44163" w:rsidRDefault="00D44163" w:rsidP="00D44163">
      <w:r>
        <w:t>Early vigor is associated with rapid crop establishment which is important in increasing the ability of rice to compete against weeds. Rice competitiveness with weeds, as either the ability to suppress weeds or the ability to avoid being suppressed by weeds (Goldberg and Landa, 1991; Namuco, et al.,</w:t>
      </w:r>
    </w:p>
    <w:p w14:paraId="70AAC6CA" w14:textId="77777777" w:rsidR="00D44163" w:rsidRDefault="00D44163" w:rsidP="00D44163">
      <w:r>
        <w:t>3</w:t>
      </w:r>
    </w:p>
    <w:p w14:paraId="62992978" w14:textId="77777777" w:rsidR="00D44163" w:rsidRDefault="00D44163" w:rsidP="00D44163">
      <w:r>
        <w:t>2009), o</w:t>
      </w:r>
      <w:r w:rsidRPr="006C1C52">
        <w:t xml:space="preserve"> </w:t>
      </w:r>
      <w:r w:rsidRPr="006C1C52">
        <w:rPr>
          <w:color w:val="FF0000"/>
        </w:rPr>
        <w:t>Early Vigor Traits in Selected Upland and Rainfed Lowland Rice ( Oryza sativa L .) Genotypes</w:t>
      </w:r>
    </w:p>
    <w:p w14:paraId="28D8C4A0" w14:textId="77777777" w:rsidR="00D44163" w:rsidRDefault="00D44163" w:rsidP="00D44163">
      <w:r w:rsidRPr="006C1C52">
        <w:t>Thus, dry weight could be used as a basis in defining early vigor</w:t>
      </w:r>
    </w:p>
    <w:p w14:paraId="1EFBF469" w14:textId="77777777" w:rsidR="00D44163" w:rsidRDefault="00D44163" w:rsidP="00D44163">
      <w:r w:rsidRPr="006C1C52">
        <w:t>Good seedling vigor is also another trait that could increase yield of upland rice.</w:t>
      </w:r>
    </w:p>
    <w:p w14:paraId="42DC2228" w14:textId="77777777" w:rsidR="00D44163" w:rsidRPr="006C1C52" w:rsidRDefault="00D44163" w:rsidP="00D44163">
      <w:pPr>
        <w:rPr>
          <w:color w:val="FF0000"/>
        </w:rPr>
      </w:pPr>
      <w:r>
        <w:t xml:space="preserve"> </w:t>
      </w:r>
      <w:r w:rsidRPr="006C1C52">
        <w:rPr>
          <w:color w:val="FF0000"/>
        </w:rPr>
        <w:t>Early Vigor Traits in Selected Upland and Rainfed Lowland Rice ( Oryza sativa L .) Genotypes</w:t>
      </w:r>
    </w:p>
    <w:p w14:paraId="12173359" w14:textId="77777777" w:rsidR="00D44163" w:rsidRDefault="00D44163" w:rsidP="00D44163"/>
    <w:p w14:paraId="1F199681" w14:textId="77777777" w:rsidR="00D44163" w:rsidRDefault="00D44163" w:rsidP="00D44163"/>
    <w:p w14:paraId="33AF9D0B" w14:textId="77777777" w:rsidR="00D44163" w:rsidRPr="0080245B" w:rsidRDefault="00D44163" w:rsidP="00D44163"/>
    <w:p w14:paraId="73288217" w14:textId="77777777" w:rsidR="00D44163" w:rsidRDefault="00D44163" w:rsidP="00D44163">
      <w:pPr>
        <w:pStyle w:val="Heading2"/>
        <w:rPr>
          <w:rFonts w:ascii="Times New Roman" w:hAnsi="Times New Roman" w:cs="Times New Roman"/>
          <w:b/>
          <w:color w:val="auto"/>
          <w:sz w:val="24"/>
          <w:szCs w:val="24"/>
        </w:rPr>
      </w:pPr>
      <w:bookmarkStart w:id="31" w:name="_Toc529958345"/>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31"/>
    </w:p>
    <w:p w14:paraId="7413970D" w14:textId="77777777" w:rsidR="00D44163" w:rsidRDefault="00D44163" w:rsidP="00D44163"/>
    <w:p w14:paraId="2E96C0BD" w14:textId="77777777" w:rsidR="00D44163" w:rsidRDefault="00D44163" w:rsidP="00D44163"/>
    <w:p w14:paraId="686CE59B" w14:textId="77777777" w:rsidR="00D44163" w:rsidRDefault="00D44163" w:rsidP="00D44163">
      <w:r>
        <w:t>Dry weight is associated with the accumulation of food reserves during early crop</w:t>
      </w:r>
    </w:p>
    <w:p w14:paraId="34B14812" w14:textId="77777777" w:rsidR="00D44163" w:rsidRDefault="00D44163" w:rsidP="00D44163">
      <w:r>
        <w:t>establishment. Several studies suggested that dry weight is a useful tool in defining early vigor.</w:t>
      </w:r>
    </w:p>
    <w:p w14:paraId="1026AF70" w14:textId="77777777" w:rsidR="00D44163" w:rsidRPr="006C1C52" w:rsidRDefault="00D44163" w:rsidP="00D44163">
      <w:pPr>
        <w:rPr>
          <w:color w:val="FF0000"/>
        </w:rPr>
      </w:pPr>
      <w:r w:rsidRPr="006C1C52">
        <w:rPr>
          <w:color w:val="FF0000"/>
        </w:rPr>
        <w:t>Early Vigor Traits in Selected Upland and Rainfed Lowland Rice ( Oryza sativa L .) Genotypes</w:t>
      </w:r>
    </w:p>
    <w:p w14:paraId="37250772" w14:textId="77777777" w:rsidR="00D44163" w:rsidRDefault="00D44163" w:rsidP="00D44163"/>
    <w:p w14:paraId="229B7D41" w14:textId="77777777" w:rsidR="00D44163" w:rsidRDefault="00D44163" w:rsidP="00D44163"/>
    <w:p w14:paraId="4220DC1D" w14:textId="77777777" w:rsidR="00D44163" w:rsidRDefault="00D44163" w:rsidP="00D44163"/>
    <w:p w14:paraId="01A9128A" w14:textId="77777777" w:rsidR="00D44163" w:rsidRDefault="00D44163" w:rsidP="00D44163"/>
    <w:p w14:paraId="4E38EEFB" w14:textId="77777777" w:rsidR="00D44163" w:rsidRPr="0080245B" w:rsidRDefault="00D44163" w:rsidP="00D44163"/>
    <w:p w14:paraId="7934EB86" w14:textId="77777777" w:rsidR="00D44163" w:rsidRPr="00B91552" w:rsidRDefault="00D44163" w:rsidP="00D44163">
      <w:pPr>
        <w:pStyle w:val="Heading2"/>
        <w:rPr>
          <w:rFonts w:ascii="Times New Roman" w:hAnsi="Times New Roman" w:cs="Times New Roman"/>
          <w:b/>
          <w:color w:val="auto"/>
          <w:sz w:val="24"/>
          <w:szCs w:val="24"/>
        </w:rPr>
      </w:pPr>
      <w:bookmarkStart w:id="32" w:name="_Toc529958346"/>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32"/>
      <w:r w:rsidRPr="00B91552">
        <w:rPr>
          <w:rFonts w:ascii="Times New Roman" w:hAnsi="Times New Roman" w:cs="Times New Roman"/>
          <w:b/>
          <w:color w:val="auto"/>
          <w:sz w:val="24"/>
          <w:szCs w:val="24"/>
        </w:rPr>
        <w:t xml:space="preserve"> </w:t>
      </w:r>
    </w:p>
    <w:p w14:paraId="7E3C5EE6" w14:textId="77777777" w:rsidR="00D44163" w:rsidRDefault="00D44163" w:rsidP="00D44163">
      <w:pPr>
        <w:spacing w:line="360" w:lineRule="auto"/>
        <w:rPr>
          <w:rFonts w:ascii="Times New Roman" w:hAnsi="Times New Roman" w:cs="Times New Roman"/>
          <w:sz w:val="24"/>
          <w:szCs w:val="24"/>
        </w:rPr>
      </w:pPr>
    </w:p>
    <w:p w14:paraId="6D119B0F" w14:textId="77777777" w:rsidR="00D44163" w:rsidRDefault="00D44163" w:rsidP="00D44163">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Pr>
          <w:rFonts w:ascii="Times New Roman" w:hAnsi="Times New Roman" w:cs="Times New Roman"/>
          <w:sz w:val="24"/>
          <w:szCs w:val="24"/>
        </w:rPr>
        <w:t xml:space="preserve">  </w:t>
      </w:r>
    </w:p>
    <w:p w14:paraId="577671E1" w14:textId="77777777" w:rsidR="00D44163" w:rsidRDefault="00D44163" w:rsidP="00D44163">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75FBA013"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5138E2D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0E63990B"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1DF2F84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0D2BF8B1" w14:textId="77777777" w:rsidR="00D44163" w:rsidRPr="00F37562" w:rsidRDefault="00D44163" w:rsidP="00D44163">
      <w:pPr>
        <w:rPr>
          <w:color w:val="FF0000"/>
        </w:rPr>
      </w:pPr>
      <w:r w:rsidRPr="00F37562">
        <w:rPr>
          <w:color w:val="FF0000"/>
        </w:rPr>
        <w:t>Impact of varieties, spacing and seedling management on growth and yield of mechanicaly transplanted rice</w:t>
      </w:r>
    </w:p>
    <w:p w14:paraId="6AF04E8D"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The number of active tillers and panicles produced will be the major determinate of crop yield. Therefore the number of seedlings established must be sufficient to produce the desired number of tillers and panicles.</w:t>
      </w:r>
    </w:p>
    <w:p w14:paraId="20027687"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1989E3E6"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59F8B3A3" w14:textId="77777777" w:rsidR="00D44163" w:rsidRPr="00027762" w:rsidRDefault="00D44163" w:rsidP="00D44163">
      <w:pPr>
        <w:spacing w:line="360" w:lineRule="auto"/>
        <w:rPr>
          <w:rFonts w:ascii="Times New Roman" w:hAnsi="Times New Roman" w:cs="Times New Roman"/>
          <w:color w:val="FF0000"/>
          <w:sz w:val="24"/>
          <w:szCs w:val="24"/>
        </w:rPr>
      </w:pPr>
      <w:r w:rsidRPr="00027762">
        <w:rPr>
          <w:color w:val="FF0000"/>
        </w:rPr>
        <w:t>Rice Production Manual</w:t>
      </w:r>
    </w:p>
    <w:p w14:paraId="35106030" w14:textId="77777777" w:rsidR="00D44163" w:rsidRDefault="00D44163" w:rsidP="00D44163">
      <w:r w:rsidRPr="00DA613D">
        <w:t>Plant height was affected significantly by different sowing methods.</w:t>
      </w:r>
    </w:p>
    <w:p w14:paraId="5046E176" w14:textId="77777777" w:rsidR="00D44163" w:rsidRDefault="00D44163" w:rsidP="00D44163">
      <w:r w:rsidRPr="00DA613D">
        <w:t>Number of panicle bearing tillers was influenced significantly by various sowing methods</w:t>
      </w:r>
    </w:p>
    <w:p w14:paraId="4A444568" w14:textId="77777777" w:rsidR="00D44163" w:rsidRDefault="00D44163" w:rsidP="00D44163">
      <w:r w:rsidRPr="00DA613D">
        <w:t>Less number of panicle bearing tillers in direct seeding may again be explained in terms of availability of moisture and nutrients to the crop plants at the panicle initiation stage. The availability of moisture and nutrients was low due to lack of proper distance and more number of weeds in direct sowing. Moreover roots of plant could not penetrate deep enough to exploit the soil resources fully, giving a fair chance to the weeds to compete with the crop plant. Similar results were reported by Naklange et al. (1996).</w:t>
      </w:r>
    </w:p>
    <w:p w14:paraId="382782F2" w14:textId="77777777" w:rsidR="00D44163" w:rsidRDefault="00D44163" w:rsidP="00D44163">
      <w:r w:rsidRPr="00DA613D">
        <w:t xml:space="preserve">The higher number of tillers in </w:t>
      </w:r>
      <w:r>
        <w:t>parachute</w:t>
      </w:r>
      <w:r w:rsidRPr="00DA613D">
        <w:t xml:space="preserve"> compared to the other methods of direct seeding might be attributed to the availability of sufficient amount of nutrients and moisture at tillering initiation stage due to the deep placement of seedling and better establishment of roots. Secondly, this method had no transplanting shock as it had a mud ball along its roots, hence started growth one week earlier. Availability</w:t>
      </w:r>
    </w:p>
    <w:p w14:paraId="5ED7416C" w14:textId="77777777" w:rsidR="00D44163" w:rsidRPr="00DA613D" w:rsidRDefault="00D44163" w:rsidP="00D44163">
      <w:pPr>
        <w:rPr>
          <w:color w:val="FF0000"/>
        </w:rPr>
      </w:pPr>
      <w:r w:rsidRPr="00DA613D">
        <w:rPr>
          <w:color w:val="FF0000"/>
        </w:rPr>
        <w:t>COMPARISON OF DIFFERENT PLANTING METHODS FOR OPTIMIZATION OF PLANT POPULATION OF FINE RICE ( Oryza sativa L .) IN PUNJAB ( PAKISTAN )</w:t>
      </w:r>
    </w:p>
    <w:p w14:paraId="02F5BF54" w14:textId="77777777" w:rsidR="00D44163" w:rsidRDefault="00D44163" w:rsidP="00D44163">
      <w:r>
        <w:t>% ground covers by beaded string method</w:t>
      </w:r>
    </w:p>
    <w:p w14:paraId="28B9ACFE" w14:textId="77777777" w:rsidR="00D44163" w:rsidRDefault="00D44163" w:rsidP="00D44163">
      <w:r>
        <w:t>? % ground covers by beaded string method at weekly interval till varieties reach 100% ground cover. First reading can be started at 12-15 DAS. For this, you have to make 20 knots at equal distance (10-cm apart). So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762E5DF2" w14:textId="77777777" w:rsidR="00D44163" w:rsidRPr="00817C36" w:rsidRDefault="00D44163" w:rsidP="00D44163">
      <w:pPr>
        <w:rPr>
          <w:color w:val="FF0000"/>
        </w:rPr>
      </w:pPr>
      <w:r w:rsidRPr="00817C36">
        <w:rPr>
          <w:color w:val="FF0000"/>
        </w:rPr>
        <w:t>% ground covers by beaded string method</w:t>
      </w:r>
    </w:p>
    <w:p w14:paraId="6BD6FD4E" w14:textId="77777777" w:rsidR="00D44163" w:rsidRDefault="00D44163" w:rsidP="00D44163"/>
    <w:p w14:paraId="31C084DC" w14:textId="77777777" w:rsidR="00D44163" w:rsidRDefault="00D44163" w:rsidP="00D44163"/>
    <w:p w14:paraId="41B5B893" w14:textId="77777777" w:rsidR="00D44163" w:rsidRDefault="00D44163" w:rsidP="00D44163"/>
    <w:p w14:paraId="7376B245" w14:textId="77777777" w:rsidR="00D44163" w:rsidRDefault="00D44163" w:rsidP="00D44163"/>
    <w:p w14:paraId="2BA1FD39" w14:textId="77777777" w:rsidR="00D44163" w:rsidRDefault="00D44163" w:rsidP="00D44163"/>
    <w:p w14:paraId="007C4CCD" w14:textId="77777777" w:rsidR="00D44163" w:rsidRDefault="00D44163" w:rsidP="00D44163"/>
    <w:p w14:paraId="3B9B06D3" w14:textId="77777777" w:rsidR="00D44163" w:rsidRDefault="00D44163" w:rsidP="00D44163"/>
    <w:p w14:paraId="4561A8E4" w14:textId="77777777" w:rsidR="00D44163" w:rsidRDefault="00D44163" w:rsidP="00D44163"/>
    <w:p w14:paraId="4E9908C5" w14:textId="77777777" w:rsidR="00D44163" w:rsidRDefault="00D44163" w:rsidP="00D44163"/>
    <w:p w14:paraId="5FF25484" w14:textId="77777777" w:rsidR="00D44163" w:rsidRDefault="00D44163" w:rsidP="00D44163"/>
    <w:p w14:paraId="6EA13BD2" w14:textId="77777777" w:rsidR="00D44163" w:rsidRDefault="00D44163" w:rsidP="00D44163"/>
    <w:p w14:paraId="3A80C866" w14:textId="77777777" w:rsidR="00D44163" w:rsidRDefault="00D44163" w:rsidP="00D44163"/>
    <w:p w14:paraId="7994B41D" w14:textId="77777777" w:rsidR="00D44163" w:rsidRDefault="00D44163" w:rsidP="00D44163"/>
    <w:p w14:paraId="58CEAC2D" w14:textId="77777777" w:rsidR="00D44163" w:rsidRDefault="00D44163" w:rsidP="00D44163"/>
    <w:p w14:paraId="0BB02D11" w14:textId="77777777" w:rsidR="00D44163" w:rsidRDefault="00D44163" w:rsidP="00D44163"/>
    <w:p w14:paraId="00BD9C2D" w14:textId="77777777" w:rsidR="00D44163" w:rsidRDefault="00D44163" w:rsidP="00D44163"/>
    <w:p w14:paraId="051D2A44" w14:textId="77777777" w:rsidR="00D44163" w:rsidRDefault="00D44163" w:rsidP="00D44163">
      <w:pPr>
        <w:widowControl w:val="0"/>
        <w:autoSpaceDE w:val="0"/>
        <w:autoSpaceDN w:val="0"/>
        <w:adjustRightInd w:val="0"/>
        <w:spacing w:line="240" w:lineRule="auto"/>
      </w:pPr>
    </w:p>
    <w:p w14:paraId="4AEB23DB" w14:textId="77777777" w:rsidR="00D44163" w:rsidRDefault="00D44163" w:rsidP="00D44163">
      <w:r>
        <w:t xml:space="preserve">These experiments were conducted at the Rice Research and Development Institute, Batalagoda situated in LCIZ (IL3) during 2018/19 Maha seasons. </w:t>
      </w:r>
    </w:p>
    <w:p w14:paraId="39CB73E4" w14:textId="77777777" w:rsidR="00D44163" w:rsidRDefault="00D44163" w:rsidP="00D44163">
      <w:r>
        <w:rPr>
          <w:noProof/>
        </w:rPr>
        <mc:AlternateContent>
          <mc:Choice Requires="wps">
            <w:drawing>
              <wp:anchor distT="0" distB="0" distL="114300" distR="114300" simplePos="0" relativeHeight="251659264" behindDoc="0" locked="0" layoutInCell="1" allowOverlap="1" wp14:anchorId="336038F1" wp14:editId="0D754F18">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CD522AB" w14:textId="77777777" w:rsidR="00D44163" w:rsidRDefault="00D44163" w:rsidP="00D44163">
                            <w:r>
                              <w:t>These experiments were conducted at the Rice Research and</w:t>
                            </w:r>
                          </w:p>
                          <w:p w14:paraId="079FCF78" w14:textId="77777777" w:rsidR="00D44163" w:rsidRDefault="00D44163"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36038F1"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2CD522AB" w14:textId="77777777" w:rsidR="00D44163" w:rsidRDefault="00D44163" w:rsidP="00D44163">
                      <w:r>
                        <w:t>These experiments were conducted at the Rice Research and</w:t>
                      </w:r>
                    </w:p>
                    <w:p w14:paraId="079FCF78" w14:textId="77777777" w:rsidR="00D44163" w:rsidRDefault="00D44163"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4D29B88F" w14:textId="77777777" w:rsidR="00D44163" w:rsidRDefault="00D44163" w:rsidP="00D44163">
      <w:pPr>
        <w:widowControl w:val="0"/>
        <w:autoSpaceDE w:val="0"/>
        <w:autoSpaceDN w:val="0"/>
        <w:adjustRightInd w:val="0"/>
        <w:spacing w:line="240" w:lineRule="auto"/>
        <w:ind w:left="480" w:hanging="480"/>
      </w:pPr>
    </w:p>
    <w:p w14:paraId="549A31C5" w14:textId="77777777" w:rsidR="00D44163" w:rsidRDefault="00D44163" w:rsidP="00D44163">
      <w:pPr>
        <w:widowControl w:val="0"/>
        <w:autoSpaceDE w:val="0"/>
        <w:autoSpaceDN w:val="0"/>
        <w:adjustRightInd w:val="0"/>
        <w:spacing w:line="240" w:lineRule="auto"/>
        <w:ind w:left="480" w:hanging="480"/>
      </w:pPr>
    </w:p>
    <w:p w14:paraId="3A743B04" w14:textId="77777777" w:rsidR="00D44163" w:rsidRDefault="00D44163" w:rsidP="00D44163">
      <w:pPr>
        <w:widowControl w:val="0"/>
        <w:autoSpaceDE w:val="0"/>
        <w:autoSpaceDN w:val="0"/>
        <w:adjustRightInd w:val="0"/>
        <w:spacing w:line="240" w:lineRule="auto"/>
        <w:ind w:left="480" w:hanging="480"/>
      </w:pPr>
    </w:p>
    <w:p w14:paraId="1808EA3D" w14:textId="77777777" w:rsidR="00D44163" w:rsidRDefault="00D44163" w:rsidP="00D44163">
      <w:pPr>
        <w:widowControl w:val="0"/>
        <w:autoSpaceDE w:val="0"/>
        <w:autoSpaceDN w:val="0"/>
        <w:adjustRightInd w:val="0"/>
        <w:spacing w:line="240" w:lineRule="auto"/>
        <w:ind w:left="480" w:hanging="480"/>
      </w:pPr>
    </w:p>
    <w:p w14:paraId="290EDB36" w14:textId="77777777" w:rsidR="00D44163" w:rsidRDefault="00D44163" w:rsidP="00D44163">
      <w:pPr>
        <w:widowControl w:val="0"/>
        <w:autoSpaceDE w:val="0"/>
        <w:autoSpaceDN w:val="0"/>
        <w:adjustRightInd w:val="0"/>
        <w:spacing w:line="240" w:lineRule="auto"/>
        <w:ind w:left="480" w:hanging="480"/>
      </w:pPr>
    </w:p>
    <w:p w14:paraId="39FC712C" w14:textId="77777777" w:rsidR="00D44163" w:rsidRDefault="00D44163" w:rsidP="00D44163">
      <w:pPr>
        <w:widowControl w:val="0"/>
        <w:autoSpaceDE w:val="0"/>
        <w:autoSpaceDN w:val="0"/>
        <w:adjustRightInd w:val="0"/>
        <w:spacing w:line="240" w:lineRule="auto"/>
        <w:ind w:left="480" w:hanging="480"/>
      </w:pPr>
    </w:p>
    <w:p w14:paraId="248E748F" w14:textId="77777777" w:rsidR="00D44163" w:rsidRDefault="00D44163" w:rsidP="00D44163">
      <w:pPr>
        <w:widowControl w:val="0"/>
        <w:autoSpaceDE w:val="0"/>
        <w:autoSpaceDN w:val="0"/>
        <w:adjustRightInd w:val="0"/>
        <w:spacing w:line="240" w:lineRule="auto"/>
        <w:ind w:left="480" w:hanging="480"/>
      </w:pPr>
    </w:p>
    <w:p w14:paraId="081A680C" w14:textId="77777777" w:rsidR="00D44163" w:rsidRDefault="00D44163" w:rsidP="00D44163">
      <w:pPr>
        <w:widowControl w:val="0"/>
        <w:autoSpaceDE w:val="0"/>
        <w:autoSpaceDN w:val="0"/>
        <w:adjustRightInd w:val="0"/>
        <w:spacing w:line="240" w:lineRule="auto"/>
        <w:ind w:left="480" w:hanging="480"/>
      </w:pPr>
    </w:p>
    <w:p w14:paraId="78163C85" w14:textId="77777777" w:rsidR="00D44163" w:rsidRDefault="00D44163" w:rsidP="00D44163">
      <w:pPr>
        <w:widowControl w:val="0"/>
        <w:autoSpaceDE w:val="0"/>
        <w:autoSpaceDN w:val="0"/>
        <w:adjustRightInd w:val="0"/>
        <w:spacing w:line="240" w:lineRule="auto"/>
        <w:ind w:left="480" w:hanging="480"/>
      </w:pPr>
    </w:p>
    <w:p w14:paraId="081CA1F2" w14:textId="77777777" w:rsidR="00D44163" w:rsidRDefault="00D44163" w:rsidP="00D44163"/>
    <w:p w14:paraId="4D7D7C7B" w14:textId="77777777" w:rsidR="00D44163" w:rsidRDefault="00D44163" w:rsidP="00D44163">
      <w:r w:rsidRPr="00CC5880">
        <w:t>Wet broadcast seeding In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21D6408" w14:textId="77777777" w:rsidR="00D44163" w:rsidRDefault="00D44163" w:rsidP="00D44163">
      <w:r>
        <w:t>Rice Production Manual</w:t>
      </w:r>
    </w:p>
    <w:p w14:paraId="1C936F95" w14:textId="77777777" w:rsidR="00D44163" w:rsidRDefault="00D44163" w:rsidP="00D44163">
      <w:pPr>
        <w:widowControl w:val="0"/>
        <w:autoSpaceDE w:val="0"/>
        <w:autoSpaceDN w:val="0"/>
        <w:adjustRightInd w:val="0"/>
        <w:spacing w:line="240" w:lineRule="auto"/>
        <w:ind w:left="480" w:hanging="480"/>
      </w:pPr>
    </w:p>
    <w:p w14:paraId="5F2C7773" w14:textId="77777777" w:rsidR="00D44163" w:rsidRDefault="00D44163" w:rsidP="00D44163">
      <w:pPr>
        <w:widowControl w:val="0"/>
        <w:autoSpaceDE w:val="0"/>
        <w:autoSpaceDN w:val="0"/>
        <w:adjustRightInd w:val="0"/>
        <w:spacing w:line="240" w:lineRule="auto"/>
        <w:ind w:left="480" w:hanging="480"/>
      </w:pPr>
    </w:p>
    <w:p w14:paraId="47EF6C31" w14:textId="77777777" w:rsidR="00D44163" w:rsidRDefault="00D44163" w:rsidP="00D44163">
      <w:pPr>
        <w:widowControl w:val="0"/>
        <w:autoSpaceDE w:val="0"/>
        <w:autoSpaceDN w:val="0"/>
        <w:adjustRightInd w:val="0"/>
        <w:spacing w:line="240" w:lineRule="auto"/>
        <w:ind w:left="480" w:hanging="480"/>
      </w:pPr>
    </w:p>
    <w:p w14:paraId="47165F7A" w14:textId="77777777" w:rsidR="00D44163" w:rsidRDefault="00D44163" w:rsidP="00D44163">
      <w:pPr>
        <w:widowControl w:val="0"/>
        <w:autoSpaceDE w:val="0"/>
        <w:autoSpaceDN w:val="0"/>
        <w:adjustRightInd w:val="0"/>
        <w:spacing w:line="240" w:lineRule="auto"/>
        <w:ind w:left="480" w:hanging="480"/>
      </w:pPr>
    </w:p>
    <w:p w14:paraId="4059B6B1" w14:textId="77777777" w:rsidR="00D44163" w:rsidRDefault="00D44163" w:rsidP="00D44163">
      <w:pPr>
        <w:widowControl w:val="0"/>
        <w:autoSpaceDE w:val="0"/>
        <w:autoSpaceDN w:val="0"/>
        <w:adjustRightInd w:val="0"/>
        <w:spacing w:line="240" w:lineRule="auto"/>
        <w:ind w:left="480" w:hanging="480"/>
      </w:pPr>
    </w:p>
    <w:p w14:paraId="4CC2894E" w14:textId="77777777" w:rsidR="00D44163" w:rsidRDefault="00D44163" w:rsidP="00D44163">
      <w:pPr>
        <w:widowControl w:val="0"/>
        <w:autoSpaceDE w:val="0"/>
        <w:autoSpaceDN w:val="0"/>
        <w:adjustRightInd w:val="0"/>
        <w:spacing w:line="240" w:lineRule="auto"/>
        <w:ind w:left="480" w:hanging="480"/>
      </w:pPr>
    </w:p>
    <w:p w14:paraId="5E1A497B" w14:textId="77777777" w:rsidR="00D44163" w:rsidRDefault="00D44163" w:rsidP="00D44163">
      <w:pPr>
        <w:widowControl w:val="0"/>
        <w:autoSpaceDE w:val="0"/>
        <w:autoSpaceDN w:val="0"/>
        <w:adjustRightInd w:val="0"/>
        <w:spacing w:line="240" w:lineRule="auto"/>
        <w:ind w:left="480" w:hanging="480"/>
      </w:pPr>
    </w:p>
    <w:p w14:paraId="3181CCD9" w14:textId="77777777" w:rsidR="00D44163" w:rsidRDefault="00D44163" w:rsidP="00D44163">
      <w:pPr>
        <w:widowControl w:val="0"/>
        <w:autoSpaceDE w:val="0"/>
        <w:autoSpaceDN w:val="0"/>
        <w:adjustRightInd w:val="0"/>
        <w:spacing w:line="240" w:lineRule="auto"/>
        <w:ind w:left="480" w:hanging="480"/>
      </w:pPr>
    </w:p>
    <w:p w14:paraId="5B9C8084" w14:textId="77777777" w:rsidR="00D44163" w:rsidRDefault="00D44163" w:rsidP="00D44163">
      <w:pPr>
        <w:widowControl w:val="0"/>
        <w:autoSpaceDE w:val="0"/>
        <w:autoSpaceDN w:val="0"/>
        <w:adjustRightInd w:val="0"/>
        <w:spacing w:line="240" w:lineRule="auto"/>
        <w:ind w:left="480" w:hanging="480"/>
      </w:pPr>
    </w:p>
    <w:p w14:paraId="1DFB2012" w14:textId="77777777" w:rsidR="00D44163" w:rsidRDefault="00D44163" w:rsidP="00D44163">
      <w:pPr>
        <w:widowControl w:val="0"/>
        <w:autoSpaceDE w:val="0"/>
        <w:autoSpaceDN w:val="0"/>
        <w:adjustRightInd w:val="0"/>
        <w:spacing w:line="240" w:lineRule="auto"/>
        <w:ind w:left="480" w:hanging="480"/>
      </w:pPr>
    </w:p>
    <w:p w14:paraId="460A1D64" w14:textId="77777777" w:rsidR="00D44163" w:rsidRDefault="00D44163" w:rsidP="00D44163">
      <w:pPr>
        <w:widowControl w:val="0"/>
        <w:autoSpaceDE w:val="0"/>
        <w:autoSpaceDN w:val="0"/>
        <w:adjustRightInd w:val="0"/>
        <w:spacing w:line="240" w:lineRule="auto"/>
        <w:ind w:left="480" w:hanging="480"/>
      </w:pPr>
    </w:p>
    <w:p w14:paraId="0D1670C7" w14:textId="77777777" w:rsidR="00D44163" w:rsidRDefault="00D44163" w:rsidP="00D44163">
      <w:pPr>
        <w:widowControl w:val="0"/>
        <w:autoSpaceDE w:val="0"/>
        <w:autoSpaceDN w:val="0"/>
        <w:adjustRightInd w:val="0"/>
        <w:spacing w:line="240" w:lineRule="auto"/>
        <w:ind w:left="480" w:hanging="480"/>
      </w:pPr>
    </w:p>
    <w:p w14:paraId="30F147E7" w14:textId="77777777" w:rsidR="00D44163" w:rsidRDefault="00D44163" w:rsidP="00D44163">
      <w:pPr>
        <w:widowControl w:val="0"/>
        <w:autoSpaceDE w:val="0"/>
        <w:autoSpaceDN w:val="0"/>
        <w:adjustRightInd w:val="0"/>
        <w:spacing w:line="240" w:lineRule="auto"/>
      </w:pPr>
    </w:p>
    <w:p w14:paraId="311D4222" w14:textId="77777777" w:rsidR="00C734CD" w:rsidRDefault="00BF0FDE"/>
    <w:sectPr w:rsidR="00C734CD" w:rsidSect="000B54B6">
      <w:pgSz w:w="12240" w:h="15840"/>
      <w:pgMar w:top="1123" w:right="1411" w:bottom="1123"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xNzQyNTQ3MrYwNTNS0lEKTi0uzszPAykwqgUAcuBsyywAAAA="/>
  </w:docVars>
  <w:rsids>
    <w:rsidRoot w:val="00D44163"/>
    <w:rsid w:val="00056EB7"/>
    <w:rsid w:val="001B4291"/>
    <w:rsid w:val="00A019A4"/>
    <w:rsid w:val="00BF0FDE"/>
    <w:rsid w:val="00D44163"/>
    <w:rsid w:val="00D64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665EE"/>
  <w15:chartTrackingRefBased/>
  <w15:docId w15:val="{B414AB6B-F77E-4CFD-875A-0D1073DA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163"/>
  </w:style>
  <w:style w:type="paragraph" w:styleId="Heading1">
    <w:name w:val="heading 1"/>
    <w:basedOn w:val="Normal"/>
    <w:next w:val="Normal"/>
    <w:link w:val="Heading1Char"/>
    <w:uiPriority w:val="9"/>
    <w:qFormat/>
    <w:rsid w:val="00D44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41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441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41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41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4416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4163"/>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44163"/>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D44163"/>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D44163"/>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D44163"/>
    <w:pPr>
      <w:outlineLvl w:val="9"/>
    </w:pPr>
  </w:style>
  <w:style w:type="paragraph" w:styleId="TOC1">
    <w:name w:val="toc 1"/>
    <w:basedOn w:val="Normal"/>
    <w:next w:val="Normal"/>
    <w:autoRedefine/>
    <w:uiPriority w:val="39"/>
    <w:unhideWhenUsed/>
    <w:rsid w:val="00D44163"/>
    <w:pPr>
      <w:spacing w:after="100"/>
    </w:pPr>
  </w:style>
  <w:style w:type="character" w:styleId="Hyperlink">
    <w:name w:val="Hyperlink"/>
    <w:basedOn w:val="DefaultParagraphFont"/>
    <w:uiPriority w:val="99"/>
    <w:unhideWhenUsed/>
    <w:rsid w:val="00D44163"/>
    <w:rPr>
      <w:color w:val="0563C1" w:themeColor="hyperlink"/>
      <w:u w:val="single"/>
    </w:rPr>
  </w:style>
  <w:style w:type="paragraph" w:styleId="TOC2">
    <w:name w:val="toc 2"/>
    <w:basedOn w:val="Normal"/>
    <w:next w:val="Normal"/>
    <w:autoRedefine/>
    <w:uiPriority w:val="39"/>
    <w:unhideWhenUsed/>
    <w:rsid w:val="00D44163"/>
    <w:pPr>
      <w:spacing w:after="100"/>
      <w:ind w:left="220"/>
    </w:pPr>
  </w:style>
  <w:style w:type="paragraph" w:styleId="TOC3">
    <w:name w:val="toc 3"/>
    <w:basedOn w:val="Normal"/>
    <w:next w:val="Normal"/>
    <w:autoRedefine/>
    <w:uiPriority w:val="39"/>
    <w:unhideWhenUsed/>
    <w:rsid w:val="00D44163"/>
    <w:pPr>
      <w:spacing w:after="100"/>
      <w:ind w:left="440"/>
    </w:pPr>
  </w:style>
  <w:style w:type="paragraph" w:styleId="TOC4">
    <w:name w:val="toc 4"/>
    <w:basedOn w:val="Normal"/>
    <w:next w:val="Normal"/>
    <w:autoRedefine/>
    <w:uiPriority w:val="39"/>
    <w:unhideWhenUsed/>
    <w:rsid w:val="00D44163"/>
    <w:pPr>
      <w:spacing w:after="100"/>
      <w:ind w:left="660"/>
    </w:pPr>
  </w:style>
  <w:style w:type="paragraph" w:styleId="Header">
    <w:name w:val="header"/>
    <w:basedOn w:val="Normal"/>
    <w:link w:val="HeaderChar"/>
    <w:uiPriority w:val="99"/>
    <w:unhideWhenUsed/>
    <w:rsid w:val="00D44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163"/>
  </w:style>
  <w:style w:type="paragraph" w:styleId="Footer">
    <w:name w:val="footer"/>
    <w:basedOn w:val="Normal"/>
    <w:link w:val="FooterChar"/>
    <w:uiPriority w:val="99"/>
    <w:unhideWhenUsed/>
    <w:rsid w:val="00D44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1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4</Pages>
  <Words>60011</Words>
  <Characters>342067</Characters>
  <Application>Microsoft Office Word</Application>
  <DocSecurity>0</DocSecurity>
  <Lines>2850</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dcterms:created xsi:type="dcterms:W3CDTF">2018-12-05T08:14:00Z</dcterms:created>
  <dcterms:modified xsi:type="dcterms:W3CDTF">2018-12-05T14:58:00Z</dcterms:modified>
</cp:coreProperties>
</file>